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Schuster</w:t>
      </w:r>
      <w:r>
        <w:rPr>
          <w:rFonts w:cs="Times New Roman"/>
          <w:vertAlign w:val="superscript"/>
        </w:rPr>
        <w:t>a,b,*</w:t>
      </w:r>
      <w:r>
        <w:rPr>
          <w:rFonts w:cs="Times New Roman"/>
        </w:rPr>
        <w:t>, Jeffrey O. Hanson</w:t>
      </w:r>
      <w:r>
        <w:rPr>
          <w:rFonts w:cs="Times New Roman"/>
          <w:vertAlign w:val="superscript"/>
        </w:rPr>
        <w:t>c</w:t>
      </w:r>
      <w:r>
        <w:rPr>
          <w:rFonts w:cs="Times New Roman"/>
        </w:rPr>
        <w:t>, Matt Strimas-Mackey</w:t>
      </w:r>
      <w:r>
        <w:rPr>
          <w:rFonts w:cs="Times New Roman"/>
          <w:vertAlign w:val="superscript"/>
        </w:rPr>
        <w:t>d</w:t>
      </w:r>
      <w:r>
        <w:rPr>
          <w:rFonts w:cs="Times New Roman"/>
        </w:rPr>
        <w:t>, Joseph R. Bennett</w:t>
      </w:r>
      <w:r>
        <w:rPr>
          <w:rFonts w:cs="Times New Roman"/>
          <w:vertAlign w:val="superscript"/>
        </w:rPr>
        <w:t>a</w:t>
      </w:r>
      <w:r>
        <w:rPr>
          <w:rFonts w:cs="Times New Roman"/>
        </w:rPr>
        <w:t xml:space="preserve"> </w:t>
      </w:r>
    </w:p>
    <w:p w14:paraId="5CB17E97" w14:textId="1C9485FF" w:rsidR="00132C97" w:rsidRDefault="00132C97" w:rsidP="00132C97">
      <w:pPr>
        <w:pStyle w:val="Body"/>
        <w:spacing w:after="0" w:line="480" w:lineRule="auto"/>
        <w:ind w:left="360" w:hanging="360"/>
        <w:rPr>
          <w:rFonts w:cs="Times New Roman"/>
          <w:lang w:val="en-CA"/>
        </w:rPr>
      </w:pPr>
      <w:r w:rsidRPr="00C020D6">
        <w:rPr>
          <w:rFonts w:cs="Times New Roman"/>
          <w:b/>
          <w:lang w:val="en-CA"/>
        </w:rPr>
        <w:t>Emails</w:t>
      </w:r>
      <w:r w:rsidRPr="00C020D6">
        <w:rPr>
          <w:rFonts w:cs="Times New Roman"/>
          <w:lang w:val="en-CA"/>
        </w:rPr>
        <w:t xml:space="preserve">: </w:t>
      </w:r>
      <w:hyperlink r:id="rId8" w:history="1">
        <w:r w:rsidRPr="00C020D6">
          <w:rPr>
            <w:rStyle w:val="Hyperlink"/>
            <w:rFonts w:cs="Times New Roman"/>
            <w:lang w:val="en-CA"/>
          </w:rPr>
          <w:t>richard.schuster@glel.carleton.ca</w:t>
        </w:r>
      </w:hyperlink>
      <w:r w:rsidRPr="00C020D6">
        <w:rPr>
          <w:rFonts w:cs="Times New Roman"/>
          <w:lang w:val="en-CA"/>
        </w:rPr>
        <w:t xml:space="preserve">; </w:t>
      </w:r>
      <w:hyperlink r:id="rId9" w:history="1">
        <w:r w:rsidRPr="00C020D6">
          <w:rPr>
            <w:rStyle w:val="Hyperlink"/>
            <w:rFonts w:cs="Times New Roman"/>
            <w:lang w:val="en-CA"/>
          </w:rPr>
          <w:t>jeffrey.hanson@uqconnect.edu.au</w:t>
        </w:r>
      </w:hyperlink>
      <w:r w:rsidRPr="00C020D6">
        <w:rPr>
          <w:rFonts w:cs="Times New Roman"/>
          <w:lang w:val="en-CA"/>
        </w:rPr>
        <w:t xml:space="preserve">; </w:t>
      </w:r>
      <w:hyperlink r:id="rId10" w:history="1">
        <w:r w:rsidRPr="00C020D6">
          <w:rPr>
            <w:rStyle w:val="Hyperlink"/>
            <w:rFonts w:cs="Times New Roman"/>
            <w:lang w:val="en-CA"/>
          </w:rPr>
          <w:t>mes335@cornell.edu</w:t>
        </w:r>
      </w:hyperlink>
      <w:r w:rsidRPr="00C020D6">
        <w:rPr>
          <w:rFonts w:cs="Times New Roman"/>
          <w:lang w:val="en-CA"/>
        </w:rPr>
        <w:t xml:space="preserve">; </w:t>
      </w:r>
      <w:hyperlink r:id="rId11" w:history="1">
        <w:r w:rsidRPr="00C020D6">
          <w:rPr>
            <w:rStyle w:val="Hyperlink"/>
            <w:rFonts w:cs="Times New Roman"/>
            <w:lang w:val="en-CA"/>
          </w:rPr>
          <w:t>JosephBennett@cunet.carleton.ca</w:t>
        </w:r>
      </w:hyperlink>
      <w:r w:rsidRPr="00C020D6">
        <w:rPr>
          <w:rFonts w:cs="Times New Roman"/>
          <w:lang w:val="en-CA"/>
        </w:rPr>
        <w:t xml:space="preserve"> </w:t>
      </w:r>
    </w:p>
    <w:p w14:paraId="08E5375F" w14:textId="4B86BD37" w:rsidR="00C84440" w:rsidRPr="00DE0C6C" w:rsidRDefault="00C84440" w:rsidP="00132C97">
      <w:pPr>
        <w:pStyle w:val="Body"/>
        <w:spacing w:after="0" w:line="480" w:lineRule="auto"/>
        <w:ind w:left="360" w:hanging="360"/>
        <w:rPr>
          <w:rFonts w:cs="Times New Roman"/>
          <w:lang w:val="en-CA"/>
        </w:rPr>
      </w:pPr>
      <w:r w:rsidRPr="00DE0C6C">
        <w:rPr>
          <w:rFonts w:cs="Times New Roman"/>
          <w:lang w:val="en-CA"/>
        </w:rPr>
        <w:t>*</w:t>
      </w:r>
      <w:r w:rsidR="00DE0C6C">
        <w:rPr>
          <w:rFonts w:cs="Times New Roman"/>
          <w:lang w:val="en-CA"/>
        </w:rPr>
        <w:t>Corresponding author: Department of Biology, 1125 Colonel By Drive, Carleton University, Ottawa ON, K1S 5B6 Canada. Phone: +1 250 631 8324</w:t>
      </w: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489BAFE0" w14:textId="77777777" w:rsidR="00C84440" w:rsidRDefault="00C84440" w:rsidP="00015B69">
      <w:pPr>
        <w:pStyle w:val="Body"/>
        <w:spacing w:after="0" w:line="480" w:lineRule="auto"/>
        <w:ind w:left="360" w:hanging="360"/>
        <w:rPr>
          <w:rStyle w:val="None"/>
          <w:rFonts w:cs="Times New Roman"/>
          <w:b/>
          <w:bCs/>
          <w:lang w:val="en-CA"/>
        </w:rPr>
      </w:pPr>
    </w:p>
    <w:p w14:paraId="43393E1C" w14:textId="65FD7C70" w:rsidR="0056142A" w:rsidRPr="00015B69" w:rsidRDefault="00015B69" w:rsidP="00015B69">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3047A63D" w14:textId="77777777" w:rsidR="00330F1D" w:rsidRDefault="00581800">
      <w:pPr>
        <w:pStyle w:val="Body"/>
        <w:spacing w:after="0" w:line="480" w:lineRule="auto"/>
        <w:ind w:left="360" w:hanging="360"/>
        <w:rPr>
          <w:rFonts w:cs="Times New Roman"/>
          <w:lang w:val="en-CA"/>
        </w:rPr>
      </w:pPr>
      <w:r>
        <w:rPr>
          <w:rFonts w:cs="Times New Roman"/>
          <w:b/>
          <w:lang w:val="en-CA"/>
        </w:rPr>
        <w:t>Keywords</w:t>
      </w:r>
      <w:r>
        <w:rPr>
          <w:rFonts w:cs="Times New Roman"/>
          <w:lang w:val="en-CA"/>
        </w:rPr>
        <w:t>: Marxan, Integer Linear Programming, Optimization, Prioritization, Conservation Planning, prioritizr</w:t>
      </w:r>
    </w:p>
    <w:p w14:paraId="06108CFF" w14:textId="50855B55" w:rsidR="0056142A" w:rsidRDefault="00CF1D9D" w:rsidP="00330F1D">
      <w:pPr>
        <w:pStyle w:val="Body"/>
        <w:spacing w:after="0" w:line="480" w:lineRule="auto"/>
      </w:pPr>
      <w:r>
        <w:rPr>
          <w:b/>
        </w:rPr>
        <w:t>Type of article</w:t>
      </w:r>
      <w:r w:rsidR="00330F1D">
        <w:t xml:space="preserve">: </w:t>
      </w:r>
      <w:r w:rsidR="002372B0" w:rsidRPr="002372B0">
        <w:t>Communications</w:t>
      </w:r>
      <w:r w:rsidR="002372B0">
        <w:t xml:space="preserve"> (max 20 ms pages)</w:t>
      </w:r>
    </w:p>
    <w:p w14:paraId="7553D41B" w14:textId="337BA361" w:rsidR="00E17AA8" w:rsidRDefault="005A1B9C" w:rsidP="00330F1D">
      <w:pPr>
        <w:pStyle w:val="Body"/>
        <w:spacing w:after="0" w:line="480" w:lineRule="auto"/>
      </w:pPr>
      <w:r w:rsidRPr="005A1B9C">
        <w:rPr>
          <w:b/>
        </w:rPr>
        <w:t>Number of Words</w:t>
      </w:r>
      <w:r>
        <w:t>: 1</w:t>
      </w:r>
      <w:r w:rsidR="00753805">
        <w:t>72</w:t>
      </w:r>
      <w:r>
        <w:t xml:space="preserve"> (abstract); </w:t>
      </w:r>
      <w:r w:rsidR="0073451B">
        <w:t>3124</w:t>
      </w:r>
      <w:r>
        <w:t xml:space="preserve"> (total)</w:t>
      </w:r>
    </w:p>
    <w:p w14:paraId="7276E5A3" w14:textId="6054C07A" w:rsidR="005A1B9C" w:rsidRDefault="005A1B9C" w:rsidP="00330F1D">
      <w:pPr>
        <w:pStyle w:val="Body"/>
        <w:spacing w:after="0" w:line="480" w:lineRule="auto"/>
        <w:rPr>
          <w:rFonts w:eastAsia="Times New Roman" w:cs="Times New Roman"/>
        </w:rPr>
      </w:pPr>
      <w:r w:rsidRPr="00D63CE5">
        <w:rPr>
          <w:rFonts w:eastAsia="Times New Roman" w:cs="Times New Roman"/>
          <w:b/>
        </w:rPr>
        <w:t>Number of references</w:t>
      </w:r>
      <w:r>
        <w:rPr>
          <w:rFonts w:eastAsia="Times New Roman" w:cs="Times New Roman"/>
        </w:rPr>
        <w:t>:</w:t>
      </w:r>
      <w:r w:rsidR="00400E83">
        <w:rPr>
          <w:rFonts w:eastAsia="Times New Roman" w:cs="Times New Roman"/>
        </w:rPr>
        <w:t xml:space="preserve"> </w:t>
      </w:r>
      <w:r w:rsidR="00BE65EA">
        <w:rPr>
          <w:rFonts w:eastAsia="Times New Roman" w:cs="Times New Roman"/>
        </w:rPr>
        <w:t>3</w:t>
      </w:r>
      <w:r w:rsidR="00471F32">
        <w:rPr>
          <w:rFonts w:eastAsia="Times New Roman" w:cs="Times New Roman"/>
        </w:rPr>
        <w:t>5</w:t>
      </w:r>
    </w:p>
    <w:p w14:paraId="0A323BB7" w14:textId="74B0AF54" w:rsidR="00E17AA8" w:rsidRDefault="005A1B9C" w:rsidP="00FA59B3">
      <w:pPr>
        <w:pStyle w:val="Body"/>
        <w:spacing w:after="0" w:line="480" w:lineRule="auto"/>
        <w:rPr>
          <w:rFonts w:eastAsia="Times New Roman" w:cs="Times New Roman"/>
          <w:b/>
        </w:rPr>
      </w:pPr>
      <w:r w:rsidRPr="00A369CD">
        <w:rPr>
          <w:rFonts w:eastAsia="Times New Roman" w:cs="Times New Roman"/>
          <w:b/>
        </w:rPr>
        <w:t>Number of figures</w:t>
      </w:r>
      <w:r w:rsidR="00D11E62">
        <w:rPr>
          <w:rFonts w:eastAsia="Times New Roman" w:cs="Times New Roman"/>
          <w:b/>
        </w:rPr>
        <w:t xml:space="preserve">; </w:t>
      </w:r>
      <w:r w:rsidRPr="00A369CD">
        <w:rPr>
          <w:rFonts w:eastAsia="Times New Roman" w:cs="Times New Roman"/>
          <w:b/>
        </w:rPr>
        <w:t>tables</w:t>
      </w:r>
      <w:r w:rsidR="00F916C5">
        <w:rPr>
          <w:rFonts w:eastAsia="Times New Roman" w:cs="Times New Roman"/>
        </w:rPr>
        <w:t xml:space="preserve">: </w:t>
      </w:r>
      <w:r w:rsidR="00471F32">
        <w:rPr>
          <w:rFonts w:eastAsia="Times New Roman" w:cs="Times New Roman"/>
        </w:rPr>
        <w:t>2</w:t>
      </w:r>
      <w:r w:rsidR="00F916C5">
        <w:rPr>
          <w:rFonts w:eastAsia="Times New Roman" w:cs="Times New Roman"/>
        </w:rPr>
        <w:t>; 1</w:t>
      </w:r>
      <w:r w:rsidR="00E17AA8">
        <w:rPr>
          <w:rFonts w:eastAsia="Times New Roman" w:cs="Times New Roman"/>
          <w:b/>
        </w:rPr>
        <w:br w:type="page"/>
      </w:r>
    </w:p>
    <w:p w14:paraId="43FDB76D" w14:textId="0BB1AFD1"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06967B6F" w14:textId="5A933535" w:rsidR="00393171" w:rsidRDefault="002E5573" w:rsidP="00393171">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of both </w:t>
      </w:r>
      <w:r w:rsidR="00F9277B">
        <w:rPr>
          <w:rFonts w:eastAsia="Times New Roman" w:cs="Times New Roman"/>
          <w:szCs w:val="24"/>
        </w:rPr>
        <w:t>algorithm</w:t>
      </w:r>
      <w:r w:rsidR="00581800">
        <w:rPr>
          <w:rFonts w:eastAsia="Times New Roman" w:cs="Times New Roman"/>
          <w:szCs w:val="24"/>
        </w:rPr>
        <w:t xml:space="preserve">s.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cheaper than plans by</w:t>
      </w:r>
      <w:r w:rsidR="005D79EC">
        <w:t xml:space="preserve"> 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r w:rsidR="00393171">
        <w:rPr>
          <w:rFonts w:eastAsia="Times New Roman" w:cs="Times New Roman"/>
          <w:b/>
          <w:szCs w:val="24"/>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E93913" w:rsidRPr="00E93913">
        <w:rPr>
          <w:rFonts w:cs="Times New Roman"/>
        </w:rPr>
        <w:t>(Margules &amp;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E93913" w:rsidRPr="00E93913">
        <w:rPr>
          <w:rFonts w:cs="Times New Roman"/>
        </w:rPr>
        <w:t>(Pressey et al. 1993; Pressey &amp;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E93913" w:rsidRPr="00E93913">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E93913" w:rsidRPr="00E93913">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3516FC5E" w:rsidR="0056142A" w:rsidRDefault="00581800">
      <w:pPr>
        <w:spacing w:after="0" w:line="480" w:lineRule="auto"/>
        <w:ind w:firstLine="720"/>
      </w:pPr>
      <w:r>
        <w:rPr>
          <w:rFonts w:eastAsia="Times New Roman" w:cs="Times New Roman"/>
          <w:szCs w:val="24"/>
        </w:rPr>
        <w:t xml:space="preserve">Today, Marxan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E93913" w:rsidRPr="00E93913">
        <w:rPr>
          <w:rFonts w:cs="Times New Roman"/>
        </w:rPr>
        <w:t>(Ball et al. 2009)</w:t>
      </w:r>
      <w:r>
        <w:fldChar w:fldCharType="end"/>
      </w:r>
      <w:bookmarkEnd w:id="4"/>
      <w:r>
        <w:rPr>
          <w:rFonts w:eastAsia="Times New Roman" w:cs="Times New Roman"/>
          <w:szCs w:val="24"/>
        </w:rPr>
        <w:t>. Although Marxan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r w:rsidR="00F4143F">
        <w:rPr>
          <w:rFonts w:eastAsia="Times New Roman" w:cs="Times New Roman"/>
          <w:szCs w:val="24"/>
        </w:rPr>
        <w:t>Marxan</w:t>
      </w:r>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Marxan uses SA instead of integer linear programming (ILP), is that ILP was not </w:t>
      </w:r>
      <w:r w:rsidR="00335468">
        <w:rPr>
          <w:rFonts w:eastAsia="Times New Roman" w:cs="Times New Roman"/>
          <w:szCs w:val="24"/>
        </w:rPr>
        <w:lastRenderedPageBreak/>
        <w:t xml:space="preserve">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 xml:space="preserve">solutions (i.e. compactness and connectivity goals).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5FA583E9"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Marxan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compared Marxan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E93913" w:rsidRPr="00E93913">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E93913" w:rsidRPr="00E93913">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E93913" w:rsidRPr="00E93913">
        <w:rPr>
          <w:rFonts w:cs="Times New Roman"/>
        </w:rPr>
        <w:t>(Cocks &amp; Baird 1989; Underhill 1994; Rodrigues &amp;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possible to solve the Marxan</w:t>
      </w:r>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E93913" w:rsidRPr="00E93913">
        <w:rPr>
          <w:rFonts w:cs="Times New Roman"/>
        </w:rPr>
        <w:t>(Beyer et al. 2016)</w:t>
      </w:r>
      <w:r>
        <w:fldChar w:fldCharType="end"/>
      </w:r>
      <w:bookmarkEnd w:id="10"/>
      <w:r>
        <w:rPr>
          <w:rFonts w:eastAsia="Times New Roman" w:cs="Times New Roman"/>
          <w:szCs w:val="24"/>
        </w:rPr>
        <w:t xml:space="preserve">. </w:t>
      </w:r>
    </w:p>
    <w:p w14:paraId="03E144A8" w14:textId="06F05206" w:rsidR="007E1B02" w:rsidRDefault="00581800" w:rsidP="007E1B02">
      <w:pPr>
        <w:spacing w:after="0" w:line="480" w:lineRule="auto"/>
        <w:ind w:firstLine="720"/>
        <w:rPr>
          <w:rFonts w:eastAsia="Times New Roman" w:cs="Times New Roman"/>
          <w:b/>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Marxan)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r w:rsidR="0095292F">
        <w:rPr>
          <w:rFonts w:eastAsia="Times New Roman" w:cs="Times New Roman"/>
          <w:szCs w:val="24"/>
        </w:rPr>
        <w:t>These findings also hold true problems aiming for spatially compact solutions.</w:t>
      </w:r>
      <w:r w:rsidR="007E1B02">
        <w:rPr>
          <w:b/>
        </w:rPr>
        <w:br w:type="page"/>
      </w:r>
    </w:p>
    <w:p w14:paraId="14733420" w14:textId="2E40B80B" w:rsidR="0056142A" w:rsidRDefault="00581800">
      <w:pPr>
        <w:pStyle w:val="xmsonormal"/>
        <w:spacing w:beforeAutospacing="0" w:after="0" w:afterAutospacing="0" w:line="480" w:lineRule="auto"/>
        <w:rPr>
          <w:b/>
        </w:rPr>
      </w:pPr>
      <w:r>
        <w:rPr>
          <w:b/>
        </w:rPr>
        <w:lastRenderedPageBreak/>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E93913" w:rsidRPr="00E93913">
        <w:rPr>
          <w:rFonts w:cs="Times New Roman"/>
        </w:rPr>
        <w:t>(Meidinger &amp; Pojar 1991)</w:t>
      </w:r>
      <w:r>
        <w:fldChar w:fldCharType="end"/>
      </w:r>
      <w:bookmarkEnd w:id="11"/>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2AB0DD61"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E93913" w:rsidRPr="00E93913">
        <w:rPr>
          <w:rFonts w:cs="Times New Roman"/>
        </w:rPr>
        <w:t>(Hochachka et al. 2012; Sullivan et al. 2014)</w:t>
      </w:r>
      <w:r>
        <w:fldChar w:fldCharType="end"/>
      </w:r>
      <w:bookmarkEnd w:id="12"/>
      <w:r>
        <w:rPr>
          <w:rFonts w:cs="Times New Roman"/>
        </w:rPr>
        <w:t>. From the 2013 eBird Reference Dataset (</w:t>
      </w:r>
      <w:hyperlink r:id="rId12">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a maximum of 10 visits to a given location (unpublished R code; Hochachka</w:t>
      </w:r>
      <w:r w:rsidR="00AC4476">
        <w:rPr>
          <w:rFonts w:cs="Times New Roman"/>
          <w:lang w:val="en-CA"/>
        </w:rPr>
        <w:t xml:space="preserve"> W.</w:t>
      </w:r>
      <w:r>
        <w:rPr>
          <w:rFonts w:cs="Times New Roman"/>
          <w:lang w:val="en-CA"/>
        </w:rPr>
        <w:t>, pers. com.).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0F797F">
        <w:instrText xml:space="preserve"> ADDIN ZOTERO_ITEM CSL_CITATION {"citationID":"l1mIRPpm","properties":{"formattedCitation":"(Fiske and Chandler 2011)","plainCitation":"(Fiske and Chandler 2011)","dontUpdate":true,"noteIndex":0},"citationItems":[{"id":"DS4TRZ7h/QwTDoEpn","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0F797F">
        <w:instrText xml:space="preserve"> ADDIN ZOTERO_ITEM CSL_CITATION {"citationID":"R3goWj68","properties":{"formattedCitation":"(Mackenzie et al. 2002)","plainCitation":"(Mackenzie et al. 2002)","noteIndex":0},"citationItems":[{"id":"DS4TRZ7h/hTKG8BAP","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4" w:name="__Fieldmark__345_924499877"/>
      <w:r w:rsidR="00E93913" w:rsidRPr="00E93913">
        <w:rPr>
          <w:rFonts w:cs="Times New Roman"/>
        </w:rPr>
        <w:t>(Mackenzie et al. 2002)</w:t>
      </w:r>
      <w:r>
        <w:fldChar w:fldCharType="end"/>
      </w:r>
      <w:bookmarkEnd w:id="14"/>
      <w:r>
        <w:rPr>
          <w:rFonts w:cs="Times New Roman"/>
          <w:lang w:val="en-CA"/>
        </w:rPr>
        <w:t xml:space="preserve">. For further details on biodiversity data see </w:t>
      </w:r>
      <w:r w:rsidR="00C5321A">
        <w:rPr>
          <w:rFonts w:cs="Times New Roman"/>
          <w:lang w:val="en-CA"/>
        </w:rPr>
        <w:fldChar w:fldCharType="begin"/>
      </w:r>
      <w:r w:rsidR="00C5321A">
        <w:rPr>
          <w:rFonts w:cs="Times New Roman"/>
          <w:lang w:val="en-CA"/>
        </w:rPr>
        <w:instrText xml:space="preserve"> ADDIN ZOTERO_ITEM CSL_CITATION {"citationID":"5rJQP86S","properties":{"formattedCitation":"(Rodewald et al. in revision)","plainCitation":"(Rodewald et al. in revision)","noteIndex":0},"citationItems":[{"id":2584,"uris":["http://zotero.org/users/878981/items/3Q6SGDXX"],"uri":["http://zotero.org/users/878981/items/3Q6SGDXX"],"itemData":{"id":2584,"type":"article-journal","title":"Avoiding ‘uninformed opportunism’ by understanding the value of biodiversity feature and cost data in conservation prioritization","author":[{"family":"Rodewald","given":"Amanda"},{"family":"Strimas-Mackey","given":"Matt"},{"family":"Schuster","given":"Richard"},{"family":"Arcese","given":"Peter"}],"issued":{"literal":"in revision"}}}],"schema":"https://github.com/citation-style-language/schema/raw/master/csl-citation.json"} </w:instrText>
      </w:r>
      <w:r w:rsidR="00C5321A">
        <w:rPr>
          <w:rFonts w:cs="Times New Roman"/>
          <w:lang w:val="en-CA"/>
        </w:rPr>
        <w:fldChar w:fldCharType="separate"/>
      </w:r>
      <w:r w:rsidR="00C5321A" w:rsidRPr="00C5321A">
        <w:rPr>
          <w:rFonts w:cs="Times New Roman"/>
        </w:rPr>
        <w:t>(Rodewald et al. in revision)</w:t>
      </w:r>
      <w:r w:rsidR="00C5321A">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lastRenderedPageBreak/>
        <w:t>Cadastral layer and land cost</w:t>
      </w:r>
      <w:r>
        <w:rPr>
          <w:rFonts w:cs="Times New Roman"/>
          <w:lang w:val="en-CA"/>
        </w:rPr>
        <w:t xml:space="preserve">.  </w:t>
      </w:r>
    </w:p>
    <w:p w14:paraId="26EFDA49" w14:textId="48613529"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5" w:name="__Fieldmark__364_924499877"/>
      <w:r w:rsidR="00E93913" w:rsidRPr="00E93913">
        <w:rPr>
          <w:rFonts w:cs="Times New Roman"/>
        </w:rPr>
        <w:t>(Ando et al. 1998; Polasky et al. 2001; Ferraro 2003; Naidoo et al. 2006)</w:t>
      </w:r>
      <w:r>
        <w:fldChar w:fldCharType="end"/>
      </w:r>
      <w:bookmarkEnd w:id="15"/>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  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6" w:name="__Fieldmark__369_924499877"/>
      <w:r w:rsidR="00E93913" w:rsidRPr="00E93913">
        <w:rPr>
          <w:rFonts w:cs="Times New Roman"/>
        </w:rPr>
        <w:t>(Schuster et al. 2014)</w:t>
      </w:r>
      <w:r>
        <w:fldChar w:fldCharType="end"/>
      </w:r>
      <w:bookmarkEnd w:id="16"/>
      <w:r>
        <w:rPr>
          <w:rFonts w:cs="Times New Roman"/>
          <w:lang w:val="en-CA"/>
        </w:rPr>
        <w:t>. Cadastral data, including tax assessment land values from Washington State came from the University of Washington’s Washington State Parcel Database (</w:t>
      </w:r>
      <w:hyperlink r:id="rId13">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Douglas, Lane, Linn, Marion, Multnomah,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6FC7ABC4"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BF6346" w:rsidRPr="00BF6346">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7" w:name="__Fieldmark__396_924499877"/>
      <w:r w:rsidR="00E93913" w:rsidRPr="00E93913">
        <w:t xml:space="preserve">(McIntosh et al. </w:t>
      </w:r>
      <w:r w:rsidR="00E93913" w:rsidRPr="00E93913">
        <w:lastRenderedPageBreak/>
        <w:t>2017)</w:t>
      </w:r>
      <w:r w:rsidR="00581800">
        <w:fldChar w:fldCharType="end"/>
      </w:r>
      <w:bookmarkEnd w:id="17"/>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Marxan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Marxan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and the number of restarts determines how many different solutions Marxan will generate.</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667EF267"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Gurobi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8" w:name="__Fieldmark__429_924499877"/>
      <w:r w:rsidR="00E93913" w:rsidRPr="00E93913">
        <w:t>(Gurobi Optimization Inc. 2017)</w:t>
      </w:r>
      <w:r w:rsidR="00581800">
        <w:fldChar w:fldCharType="end"/>
      </w:r>
      <w:bookmarkEnd w:id="18"/>
      <w:r w:rsidR="00581800">
        <w:rPr>
          <w:lang w:val="en-CA"/>
        </w:rPr>
        <w:t xml:space="preserve">. In a recent benchmark study, Gurobi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19" w:name="__Fieldmark__445_924499877"/>
      <w:r w:rsidR="00E93913" w:rsidRPr="00E93913">
        <w:t>(Luppold et al. 2018)</w:t>
      </w:r>
      <w:r w:rsidR="00581800">
        <w:fldChar w:fldCharType="end"/>
      </w:r>
      <w:bookmarkEnd w:id="19"/>
      <w:r w:rsidR="00581800">
        <w:rPr>
          <w:lang w:val="en-CA"/>
        </w:rPr>
        <w:t xml:space="preserve">. Gurobi </w:t>
      </w:r>
      <w:r w:rsidR="003F7639">
        <w:rPr>
          <w:lang w:val="en-CA"/>
        </w:rPr>
        <w:t>Optimization Inc.</w:t>
      </w:r>
      <w:r w:rsidR="003F7639">
        <w:t xml:space="preserve"> </w:t>
      </w:r>
      <w:r w:rsidR="00581800">
        <w:rPr>
          <w:lang w:val="en-CA"/>
        </w:rPr>
        <w:t xml:space="preserve">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0" w:name="__Fieldmark__464_924499877"/>
      <w:r w:rsidR="00EF5DA8" w:rsidRPr="00EF5DA8">
        <w:t>(Ralphs et al. 2019)</w:t>
      </w:r>
      <w:r w:rsidR="00581800">
        <w:fldChar w:fldCharType="end"/>
      </w:r>
      <w:bookmarkEnd w:id="20"/>
      <w:r w:rsidR="00581800">
        <w:rPr>
          <w:lang w:val="en-CA"/>
        </w:rPr>
        <w:t>. Both Gurobi and SYMPHONY can be used from R. For Gurobi we used the R package provided with the software (gurobi</w:t>
      </w:r>
      <w:r w:rsidR="00862637">
        <w:rPr>
          <w:lang w:val="en-CA"/>
        </w:rPr>
        <w:t xml:space="preserve"> </w:t>
      </w:r>
      <w:r w:rsidR="008A4B83">
        <w:rPr>
          <w:lang w:val="en-CA"/>
        </w:rPr>
        <w:t xml:space="preserve">version </w:t>
      </w:r>
      <w:r w:rsidR="00581800">
        <w:rPr>
          <w:lang w:val="en-CA"/>
        </w:rPr>
        <w:t xml:space="preserve">8.1-0) and for SYMPHONY the Rsymphony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1" w:name="__Fieldmark__485_924499877"/>
      <w:r w:rsidR="00581800">
        <w:rPr>
          <w:lang w:val="en-CA"/>
        </w:rPr>
        <w:t>(</w:t>
      </w:r>
      <w:r w:rsidR="00862637">
        <w:rPr>
          <w:lang w:val="en-CA"/>
        </w:rPr>
        <w:t xml:space="preserve">version 0.1-28; </w:t>
      </w:r>
      <w:r w:rsidR="00581800">
        <w:rPr>
          <w:lang w:val="en-CA"/>
        </w:rPr>
        <w:lastRenderedPageBreak/>
        <w:t>Harter et al. 2017)</w:t>
      </w:r>
      <w:r w:rsidR="00581800">
        <w:fldChar w:fldCharType="end"/>
      </w:r>
      <w:bookmarkEnd w:id="21"/>
      <w:r w:rsidR="00581800">
        <w:rPr>
          <w:lang w:val="en-CA"/>
        </w:rPr>
        <w:t>.</w:t>
      </w:r>
      <w:r w:rsidR="004014E3">
        <w:rPr>
          <w:lang w:val="en-CA"/>
        </w:rPr>
        <w:t xml:space="preserve"> We used the </w:t>
      </w:r>
      <w:r w:rsidR="0021322A">
        <w:rPr>
          <w:lang w:val="en-CA"/>
        </w:rPr>
        <w:t xml:space="preserve">prioritizr R package to solve ILP problems </w:t>
      </w:r>
      <w:r w:rsidR="00487F6A">
        <w:rPr>
          <w:lang w:val="en-CA"/>
        </w:rPr>
        <w:t>for both Gurobi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77777777"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Marxan and prioritzr we created the following range of scenarios: i)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For Marxan</w:t>
      </w:r>
      <w:r w:rsidR="00744D35">
        <w:rPr>
          <w:lang w:val="en-CA"/>
        </w:rPr>
        <w:t>,</w:t>
      </w:r>
      <w:r>
        <w:rPr>
          <w:lang w:val="en-CA"/>
        </w:rPr>
        <w:t xml:space="preserve"> we also varied two additional parameters, i)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700 scenarios investigated in Marxan</w:t>
      </w:r>
      <w:r w:rsidR="0090404E">
        <w:rPr>
          <w:lang w:val="en-CA"/>
        </w:rPr>
        <w:t xml:space="preserve"> (Table 1)</w:t>
      </w:r>
      <w:r>
        <w:rPr>
          <w:lang w:val="en-CA"/>
        </w:rPr>
        <w:t>. As the processing time for the most complex problem in Marxan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is within the range of previous studies using Marxan</w:t>
      </w:r>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2" w:name="__Fieldmark__550_924499877"/>
      <w:r w:rsidR="00E93913" w:rsidRPr="00E93913">
        <w:t>(Ardron et al. 2010)</w:t>
      </w:r>
      <w:r>
        <w:fldChar w:fldCharType="end"/>
      </w:r>
      <w:bookmarkEnd w:id="22"/>
      <w:r>
        <w:rPr>
          <w:lang w:val="en-CA"/>
        </w:rPr>
        <w:t>.</w:t>
      </w:r>
      <w:r w:rsidR="009B79F7">
        <w:rPr>
          <w:lang w:val="en-CA"/>
        </w:rPr>
        <w:t xml:space="preserve"> </w:t>
      </w:r>
    </w:p>
    <w:p w14:paraId="0C6BD9D7" w14:textId="25F871F6"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0F797F">
        <w:rPr>
          <w:lang w:val="en-CA"/>
        </w:rPr>
        <w:instrText xml:space="preserve"> ADDIN ZOTERO_ITEM CSL_CITATION {"citationID":"Hlzm2S52","properties":{"formattedCitation":"(McDonnell et al. 2002)","plainCitation":"(McDonnell et al. 2002)","noteIndex":0},"citationItems":[{"id":2615,"uris":["http://zotero.org/users/878981/items/3J9IBDE7"],"uri":["http://zotero.org/users/878981/items/3J9IBDE7"],"itemData":{"id":2615,"type":"article-journal","title":"Mathematical Methods for Spatially Cohesive Reserve Design","container-title":"Environmental Modeling &amp; Assessment","page":"107-114","volume":"7","issue":"2","source":"Springer Link","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DOI":"10.1023/A:1015649716111","ISSN":"1573-2967","journalAbbreviation":"Environmental Modeling &amp; Assessment","language":"en","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0F797F" w:rsidRPr="000F797F">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generate a problem with 50, 625 planning units, the maximum recommended for Marxan. </w:t>
      </w:r>
      <w:r w:rsidR="00680E9B">
        <w:rPr>
          <w:lang w:val="en-CA"/>
        </w:rPr>
        <w:t xml:space="preserve">After </w:t>
      </w:r>
      <w:r w:rsidR="00680E9B">
        <w:rPr>
          <w:lang w:val="en-CA"/>
        </w:rPr>
        <w:lastRenderedPageBreak/>
        <w:t>initial calibration we set the number of features/species to 72, SPF to 25 and number of iterations for Marxan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13CA022E"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CF0525">
        <w:rPr>
          <w:lang w:val="en-CA"/>
        </w:rPr>
        <w:t xml:space="preserve"> </w:t>
      </w:r>
      <w:hyperlink r:id="rId14" w:history="1">
        <w:r w:rsidR="00B8603A" w:rsidRPr="00DC28AB">
          <w:rPr>
            <w:rStyle w:val="Hyperlink"/>
            <w:lang w:val="en-CA"/>
          </w:rPr>
          <w:t>https://osf.io/my8pc/?view_only=eaf7a8aff8314dd789f1873053fae27a</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7CB0F260" w:rsidR="0056142A" w:rsidRDefault="00581800" w:rsidP="002E47A9">
      <w:pPr>
        <w:pStyle w:val="xmsonormal"/>
        <w:spacing w:beforeAutospacing="0" w:after="0" w:afterAutospacing="0" w:line="480" w:lineRule="auto"/>
        <w:ind w:firstLine="720"/>
      </w:pPr>
      <w:r>
        <w:t xml:space="preserve">ILP algorithms (Gurobi, </w:t>
      </w:r>
      <w:r w:rsidRPr="00A4221D">
        <w:rPr>
          <w:caps/>
        </w:rPr>
        <w:t>Symphony</w:t>
      </w:r>
      <w:r>
        <w:t xml:space="preserve">) outperformed SA (Marxan)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Marxan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of the Marxan solution.</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1)</w:t>
      </w:r>
      <w:r w:rsidR="001F088F">
        <w:t xml:space="preserve">. </w:t>
      </w:r>
      <w:r w:rsidR="00F84D11">
        <w:t xml:space="preserve">Cost profiles across targets, number of features and number of planning units are shown in </w:t>
      </w:r>
      <w:r w:rsidR="00C27CEC">
        <w:t xml:space="preserve">Appendix S1: </w:t>
      </w:r>
      <w:r w:rsidR="00F84D11">
        <w:t>Figures S2-4.</w:t>
      </w:r>
    </w:p>
    <w:p w14:paraId="1E553E8A" w14:textId="77777777" w:rsidR="0056142A" w:rsidRDefault="0056142A">
      <w:pPr>
        <w:pStyle w:val="xmsonormal"/>
        <w:spacing w:beforeAutospacing="0" w:after="0" w:afterAutospacing="0" w:line="480" w:lineRule="auto"/>
      </w:pPr>
    </w:p>
    <w:p w14:paraId="05584FD4" w14:textId="58E2EC8F" w:rsidR="00102BBF" w:rsidRDefault="00102BBF" w:rsidP="00102BBF">
      <w:pPr>
        <w:pStyle w:val="xmsonormal"/>
        <w:spacing w:beforeAutospacing="0" w:after="0" w:afterAutospacing="0" w:line="480" w:lineRule="auto"/>
        <w:ind w:firstLine="720"/>
      </w:pPr>
      <w:r>
        <w:t xml:space="preserve">The shortest processing times were achieved using the prioritizr package and the commercial solver Gurobi, followed by prioritizr and the open source solver </w:t>
      </w:r>
      <w:r>
        <w:rPr>
          <w:caps/>
        </w:rPr>
        <w:t>Symphony</w:t>
      </w:r>
      <w:r>
        <w:t xml:space="preserve">, and lastly Marxan (Figure </w:t>
      </w:r>
      <w:r w:rsidR="00556BCF">
        <w:t>1b</w:t>
      </w:r>
      <w:r>
        <w:t xml:space="preserve">). Gurobi had the shortest processing times across all scenarios investigated, </w:t>
      </w:r>
      <w:r>
        <w:rPr>
          <w:caps/>
        </w:rPr>
        <w:t>Symphony</w:t>
      </w:r>
      <w:r>
        <w:t xml:space="preserve"> tied with Gurobi in some scenarios and took up to 78 times longer than Gurobi in other scenarios (mean = 14 times, </w:t>
      </w:r>
      <w:r w:rsidR="000E4FCA">
        <w:t xml:space="preserve">Appendix S1: </w:t>
      </w:r>
      <w:r>
        <w:t xml:space="preserve">Figure S5), and Marxan took between 1.8 and 1995 times longer than Gurobi (mean = 281 times, </w:t>
      </w:r>
      <w:r w:rsidR="000E4FCA">
        <w:t xml:space="preserve">Appendix S1: </w:t>
      </w:r>
      <w:r>
        <w:t xml:space="preserve">Figure S6). The longest processing times for Gurobi, SYMPHONY and Marxan for a single scenario were 40 seconds, 31 minutes, and 8 hours respectively. For the most complex problem (i.e. targets = 90%, 72 features; 148,510 planning units), Marxan </w:t>
      </w:r>
      <w:r w:rsidR="00BF29B9">
        <w:t>calibration</w:t>
      </w:r>
      <w:r>
        <w:t xml:space="preserve"> across the 5 number of iterations and 4 species penalty factor values took a total of 5 days 7 hours, compared to 30 seconds using Gurobi and 28 minutes using SYMPHONY. Time profiles across targets, number of features and number of planning units are shown in </w:t>
      </w:r>
      <w:r w:rsidR="00173E14">
        <w:t xml:space="preserve">Appendix S1: </w:t>
      </w:r>
      <w:r>
        <w:t>Figures S7-9.</w:t>
      </w:r>
    </w:p>
    <w:p w14:paraId="1499FC73" w14:textId="1EEFADBE" w:rsidR="00750CFE" w:rsidRDefault="00750CFE" w:rsidP="00102BBF">
      <w:pPr>
        <w:pStyle w:val="xmsonormal"/>
        <w:spacing w:beforeAutospacing="0" w:after="0" w:afterAutospacing="0" w:line="480" w:lineRule="auto"/>
        <w:ind w:firstLine="720"/>
      </w:pPr>
      <w:r>
        <w:t xml:space="preserve">ILP algorithms (Gurobi, </w:t>
      </w:r>
      <w:r w:rsidRPr="00A4221D">
        <w:rPr>
          <w:caps/>
        </w:rPr>
        <w:t>Symphony</w:t>
      </w:r>
      <w:r>
        <w:t xml:space="preserve">) </w:t>
      </w:r>
      <w:r w:rsidR="008C69C4">
        <w:t xml:space="preserve">also </w:t>
      </w:r>
      <w:r>
        <w:t>outperformed SA (Marxan)</w:t>
      </w:r>
      <w:r w:rsidR="008C69C4">
        <w:t xml:space="preserve"> when using a boundary length modifier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r w:rsidR="00787DD7">
        <w:t xml:space="preserve">Gurobi was the fastest solver to </w:t>
      </w:r>
      <w:r w:rsidR="00574772">
        <w:t xml:space="preserve">find solutions to </w:t>
      </w:r>
      <w:r w:rsidR="00787DD7">
        <w:t>problem</w:t>
      </w:r>
      <w:r w:rsidR="00574772">
        <w:t>s</w:t>
      </w:r>
      <w:r w:rsidR="00787DD7">
        <w:t xml:space="preserve"> including boundary length modifier</w:t>
      </w:r>
      <w:r w:rsidR="007B30F1">
        <w:t xml:space="preserve"> in 44 of 45 scenarios, in one case SYMPHONY was faster. </w:t>
      </w:r>
      <w:r w:rsidR="00787DD7">
        <w:t>SYMPHONY</w:t>
      </w:r>
      <w:r w:rsidR="007B30F1">
        <w:t xml:space="preserve"> outperformed Marxan in 44 of 45 scenarios</w:t>
      </w:r>
      <w:r w:rsidR="00EE4511">
        <w:t xml:space="preserve">, </w:t>
      </w:r>
      <w:r w:rsidR="001B7DF5">
        <w:t xml:space="preserve">and </w:t>
      </w:r>
      <w:r w:rsidR="00EE4511">
        <w:t xml:space="preserve">took on average 13.7 times as long as Gurobi </w:t>
      </w:r>
      <w:r w:rsidR="00422048">
        <w:t xml:space="preserve">to find a solution </w:t>
      </w:r>
      <w:r w:rsidR="00EE4511">
        <w:t xml:space="preserve">(range </w:t>
      </w:r>
      <w:r w:rsidR="00CD55EA">
        <w:t>-0.31</w:t>
      </w:r>
      <w:r w:rsidR="00EE4511">
        <w:t xml:space="preserve"> to 42.6</w:t>
      </w:r>
      <w:r w:rsidR="00422048">
        <w:t>). M</w:t>
      </w:r>
      <w:r w:rsidR="00DE3725">
        <w:t>arxan</w:t>
      </w:r>
      <w:r w:rsidR="00422048">
        <w:t xml:space="preserve"> was never faster than Gurobi and </w:t>
      </w:r>
      <w:r w:rsidR="00EE4511">
        <w:t>took on average 104.6 times as long as Gurobi</w:t>
      </w:r>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0.</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5B585832"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xml:space="preserve">, even when including non-linear problem formulations, </w:t>
      </w:r>
      <w:r w:rsidR="006F3725">
        <w:t xml:space="preserve">when </w:t>
      </w:r>
      <w:bookmarkStart w:id="23" w:name="_GoBack"/>
      <w:bookmarkEnd w:id="23"/>
      <w:r w:rsidR="003E677E">
        <w:t>planning for spatially compact solutions.</w:t>
      </w:r>
      <w:r w:rsidR="001C2F5B">
        <w:t xml:space="preserve"> </w:t>
      </w:r>
      <w:r>
        <w:t xml:space="preserve">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4" w:name="__Fieldmark__621_924499877"/>
      <w:r w:rsidR="00E93913" w:rsidRPr="00E93913">
        <w:t>(Underhill 1994; Rodrigues &amp; Gaston 2002)</w:t>
      </w:r>
      <w:r>
        <w:fldChar w:fldCharType="end"/>
      </w:r>
      <w:bookmarkEnd w:id="24"/>
      <w:r>
        <w:t xml:space="preserve">, but we are </w:t>
      </w:r>
      <w:r w:rsidR="00931967">
        <w:t xml:space="preserve">finally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p>
    <w:p w14:paraId="43E546F4" w14:textId="15D95E43"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Marxan/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645_924499877"/>
      <w:r w:rsidR="00E93913" w:rsidRPr="00E93913">
        <w:t>(Ardron et al. 2010)</w:t>
      </w:r>
      <w:r>
        <w:fldChar w:fldCharType="end"/>
      </w:r>
      <w:bookmarkEnd w:id="25"/>
      <w:r>
        <w:t xml:space="preserve">. This task can be very time consuming, especially for larger problems. </w:t>
      </w:r>
      <w:r w:rsidR="004238FD">
        <w:t xml:space="preserve">Using SA, </w:t>
      </w:r>
      <w:r>
        <w:t>species penalty factor, number of SA iterations</w:t>
      </w:r>
      <w:r w:rsidR="00E6464C">
        <w:t>,</w:t>
      </w:r>
      <w:r>
        <w:t xml:space="preserve"> and number of restarts </w:t>
      </w:r>
      <w:r w:rsidR="00957028">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Ardron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w:t>
      </w:r>
      <w:r w:rsidR="00205B5E">
        <w:t xml:space="preserve">27 </w:t>
      </w:r>
      <w:r>
        <w:t>scenarios to explore</w:t>
      </w:r>
      <w:r w:rsidR="00205B5E">
        <w:t xml:space="preserve"> (i.e. </w:t>
      </w:r>
      <w:r w:rsidR="00640FB8">
        <w:t>3 * 3 * 3)</w:t>
      </w:r>
      <w:r>
        <w:t xml:space="preserve">. With the most complex problem investigated here this would take in the order of </w:t>
      </w:r>
      <w:r w:rsidR="005424B9">
        <w:t>several</w:t>
      </w:r>
      <w:r>
        <w:t xml:space="preserve"> days just to calibrate Marxan runs, which we have done before finalizing parameters and presenting results. None of this calibration time is necessary using ILP. An added benefit is that the somewhat subjective process of setting values for these three parameters can be eliminated using ILP as well.</w:t>
      </w:r>
    </w:p>
    <w:p w14:paraId="4DDFE6B7" w14:textId="06550AA4" w:rsidR="0056142A" w:rsidRDefault="00581800">
      <w:pPr>
        <w:pStyle w:val="xmsonormal"/>
        <w:spacing w:beforeAutospacing="0" w:after="0" w:afterAutospacing="0" w:line="480" w:lineRule="auto"/>
        <w:ind w:firstLine="720"/>
        <w:rPr>
          <w:b/>
        </w:rPr>
      </w:pPr>
      <w:r>
        <w:t xml:space="preserve">With the recommendation of a maximum number of 50,000 planning units for a Marxan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6" w:name="__Fieldmark__678_924499877"/>
      <w:r w:rsidR="00E93913" w:rsidRPr="00E93913">
        <w:t>(Ardron et al. 2010)</w:t>
      </w:r>
      <w:r>
        <w:fldChar w:fldCharType="end"/>
      </w:r>
      <w:bookmarkEnd w:id="26"/>
      <w:r>
        <w:t xml:space="preserve">, larger problem sizes </w:t>
      </w:r>
      <w:r w:rsidR="00BE271C">
        <w:t xml:space="preserve">should be approached with caution </w:t>
      </w:r>
      <w:r>
        <w:t xml:space="preserve">using SA </w:t>
      </w:r>
      <w:r w:rsidR="00FA2170">
        <w:t>methods</w:t>
      </w:r>
      <w:r>
        <w:t xml:space="preserve">. On the other hand, ILP/prioritizr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0E7A60">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0E7A60" w:rsidRPr="000E7A60">
        <w:t>(Hanson 2018; Schuster et al. 2019)</w:t>
      </w:r>
      <w:r w:rsidR="00D870A1">
        <w:fldChar w:fldCharType="end"/>
      </w:r>
      <w:r>
        <w:rPr>
          <w:b/>
        </w:rPr>
        <w:t>.</w:t>
      </w:r>
      <w:r w:rsidR="0052619A">
        <w:rPr>
          <w:b/>
        </w:rPr>
        <w:t xml:space="preserve"> </w:t>
      </w:r>
      <w:r w:rsidR="0052619A">
        <w:t xml:space="preserve">Problems &gt;50,000 planning units have occurred in </w:t>
      </w:r>
      <w:r w:rsidR="0052619A">
        <w:lastRenderedPageBreak/>
        <w:t xml:space="preserve">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and will likely continue to do so.</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Gurobi,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084B878A"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both in terms of solution cost, as well as in terms of time required to find near optimal or optimal solutions. Using an ILP algorithm, as implemented in the R package prioritizr,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0D52B592" w:rsidR="0056142A" w:rsidRDefault="00581800">
      <w:pPr>
        <w:pStyle w:val="Body"/>
        <w:spacing w:after="0" w:line="480" w:lineRule="auto"/>
        <w:ind w:firstLine="720"/>
        <w:rPr>
          <w:rFonts w:cs="Times New Roman"/>
          <w:b/>
        </w:rPr>
      </w:pPr>
      <w:r>
        <w:rPr>
          <w:rFonts w:cs="Times New Roman"/>
          <w:lang w:val="en-CA"/>
        </w:rPr>
        <w:t xml:space="preserve">RS is supported by a Liber Ero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B09AD">
        <w:rPr>
          <w:lang w:val="en-CA"/>
        </w:rPr>
        <w:t>All d</w:t>
      </w:r>
      <w:r w:rsidR="003B09AD" w:rsidRPr="00CF0525">
        <w:rPr>
          <w:lang w:val="en-CA"/>
        </w:rPr>
        <w:t>ata, scripts and full results are available here:</w:t>
      </w:r>
      <w:r w:rsidR="003B09AD">
        <w:rPr>
          <w:lang w:val="en-CA"/>
        </w:rPr>
        <w:t xml:space="preserve"> </w:t>
      </w:r>
      <w:hyperlink r:id="rId15" w:history="1">
        <w:r w:rsidR="003B09AD" w:rsidRPr="00DC28AB">
          <w:rPr>
            <w:rStyle w:val="Hyperlink"/>
            <w:lang w:val="en-CA"/>
          </w:rPr>
          <w:t>https://osf.io/my8pc/?view_only=eaf7a8aff8314dd789f1873053fae27a</w:t>
        </w:r>
      </w:hyperlink>
      <w:r w:rsidR="003B09AD">
        <w:rPr>
          <w:lang w:val="en-CA"/>
        </w:rPr>
        <w:t xml:space="preserve">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bookmarkStart w:id="27" w:name="_Hlk10202078"/>
    <w:p w14:paraId="26999F36" w14:textId="77777777" w:rsidR="000F797F" w:rsidRPr="000F797F" w:rsidRDefault="00AD7987" w:rsidP="000F797F">
      <w:pPr>
        <w:pStyle w:val="Bibliography"/>
        <w:rPr>
          <w:rFonts w:cs="Times New Roman"/>
        </w:rPr>
      </w:pPr>
      <w:r>
        <w:rPr>
          <w:b/>
          <w:lang w:val="en-CA"/>
        </w:rPr>
        <w:fldChar w:fldCharType="begin"/>
      </w:r>
      <w:r w:rsidR="000E7A60">
        <w:rPr>
          <w:b/>
          <w:lang w:val="en-CA"/>
        </w:rPr>
        <w:instrText xml:space="preserve"> ADDIN ZOTERO_BIBL {"uncited":[],"omitted":[],"custom":[]} CSL_BIBLIOGRAPHY </w:instrText>
      </w:r>
      <w:r>
        <w:rPr>
          <w:b/>
          <w:lang w:val="en-CA"/>
        </w:rPr>
        <w:fldChar w:fldCharType="separate"/>
      </w:r>
      <w:r w:rsidR="000F797F" w:rsidRPr="000F797F">
        <w:rPr>
          <w:rFonts w:cs="Times New Roman"/>
        </w:rPr>
        <w:t xml:space="preserve">Ando, A., Camm, J., Polasky, S. &amp; Solow, A. (1998). Species Distributions, Land Values, and Efficient Conservation. </w:t>
      </w:r>
      <w:r w:rsidR="000F797F" w:rsidRPr="000F797F">
        <w:rPr>
          <w:rFonts w:cs="Times New Roman"/>
          <w:i/>
          <w:iCs/>
        </w:rPr>
        <w:t>Science</w:t>
      </w:r>
      <w:r w:rsidR="000F797F" w:rsidRPr="000F797F">
        <w:rPr>
          <w:rFonts w:cs="Times New Roman"/>
        </w:rPr>
        <w:t>, New Series, 279, 2126–2128.</w:t>
      </w:r>
    </w:p>
    <w:p w14:paraId="6E7D9416" w14:textId="77777777" w:rsidR="000F797F" w:rsidRPr="000F797F" w:rsidRDefault="000F797F" w:rsidP="000F797F">
      <w:pPr>
        <w:pStyle w:val="Bibliography"/>
        <w:rPr>
          <w:rFonts w:cs="Times New Roman"/>
        </w:rPr>
      </w:pPr>
      <w:r w:rsidRPr="000F797F">
        <w:rPr>
          <w:rFonts w:cs="Times New Roman"/>
        </w:rPr>
        <w:t xml:space="preserve">Ardron, J.A., Possingham, H.P. &amp; Klein, C.J. (eds.). (2010). </w:t>
      </w:r>
      <w:r w:rsidRPr="000F797F">
        <w:rPr>
          <w:rFonts w:cs="Times New Roman"/>
          <w:i/>
          <w:iCs/>
        </w:rPr>
        <w:t>Marxan Good Practices Handbook, Version 2</w:t>
      </w:r>
      <w:r w:rsidRPr="000F797F">
        <w:rPr>
          <w:rFonts w:cs="Times New Roman"/>
        </w:rPr>
        <w:t>. Pacific Marine Analysis and Research Association, Victoria, BC, Canada.</w:t>
      </w:r>
    </w:p>
    <w:p w14:paraId="62A6F60B" w14:textId="77777777" w:rsidR="000F797F" w:rsidRPr="000F797F" w:rsidRDefault="000F797F" w:rsidP="000F797F">
      <w:pPr>
        <w:pStyle w:val="Bibliography"/>
        <w:rPr>
          <w:rFonts w:cs="Times New Roman"/>
        </w:rPr>
      </w:pPr>
      <w:r w:rsidRPr="000F797F">
        <w:rPr>
          <w:rFonts w:cs="Times New Roman"/>
        </w:rPr>
        <w:t xml:space="preserve">Ball, I.R.R., Possingham, H.P.P. &amp; Watts, M.E.E. (2009). Marxan and relatives: Software for spatial conservation prioritisation. In: </w:t>
      </w:r>
      <w:r w:rsidRPr="000F797F">
        <w:rPr>
          <w:rFonts w:cs="Times New Roman"/>
          <w:i/>
          <w:iCs/>
        </w:rPr>
        <w:t>Spatial conservation prioritisation: Quantitative methods and computational tools.</w:t>
      </w:r>
      <w:r w:rsidRPr="000F797F">
        <w:rPr>
          <w:rFonts w:cs="Times New Roman"/>
        </w:rPr>
        <w:t xml:space="preserve"> (eds. Moilanen, A., Wilson, K. &amp; Possingham, H.P.). Oxford University Press, Oxford, pp. 185–195.</w:t>
      </w:r>
    </w:p>
    <w:p w14:paraId="3A39ED1F" w14:textId="77777777" w:rsidR="000F797F" w:rsidRPr="000F797F" w:rsidRDefault="000F797F" w:rsidP="000F797F">
      <w:pPr>
        <w:pStyle w:val="Bibliography"/>
        <w:rPr>
          <w:rFonts w:cs="Times New Roman"/>
        </w:rPr>
      </w:pPr>
      <w:r w:rsidRPr="000F797F">
        <w:rPr>
          <w:rFonts w:cs="Times New Roman"/>
        </w:rPr>
        <w:t xml:space="preserve">Beyer, H.L., Dujardin, Y., Watts, M.E. &amp; Possingham, H.P. (2016). Solving conservation planning problems with integer linear programming. </w:t>
      </w:r>
      <w:r w:rsidRPr="000F797F">
        <w:rPr>
          <w:rFonts w:cs="Times New Roman"/>
          <w:i/>
          <w:iCs/>
        </w:rPr>
        <w:t>Ecological Modelling</w:t>
      </w:r>
      <w:r w:rsidRPr="000F797F">
        <w:rPr>
          <w:rFonts w:cs="Times New Roman"/>
        </w:rPr>
        <w:t>, 328, 14–22.</w:t>
      </w:r>
    </w:p>
    <w:p w14:paraId="5B4A9208" w14:textId="77777777" w:rsidR="000F797F" w:rsidRPr="000F797F" w:rsidRDefault="000F797F" w:rsidP="000F797F">
      <w:pPr>
        <w:pStyle w:val="Bibliography"/>
        <w:rPr>
          <w:rFonts w:cs="Times New Roman"/>
        </w:rPr>
      </w:pPr>
      <w:r w:rsidRPr="000F797F">
        <w:rPr>
          <w:rFonts w:cs="Times New Roman"/>
        </w:rPr>
        <w:t xml:space="preserve">Cocks, K.D. &amp; Baird, I.A. (1989). Using mathematical programming to address the multiple reserve selection problem: An example from the Eyre Peninsula, South Australia. </w:t>
      </w:r>
      <w:r w:rsidRPr="000F797F">
        <w:rPr>
          <w:rFonts w:cs="Times New Roman"/>
          <w:i/>
          <w:iCs/>
        </w:rPr>
        <w:t>Biological Conservation</w:t>
      </w:r>
      <w:r w:rsidRPr="000F797F">
        <w:rPr>
          <w:rFonts w:cs="Times New Roman"/>
        </w:rPr>
        <w:t>, 49, 113–130.</w:t>
      </w:r>
    </w:p>
    <w:p w14:paraId="56D11997" w14:textId="77777777" w:rsidR="000F797F" w:rsidRPr="000F797F" w:rsidRDefault="000F797F" w:rsidP="000F797F">
      <w:pPr>
        <w:pStyle w:val="Bibliography"/>
        <w:rPr>
          <w:rFonts w:cs="Times New Roman"/>
        </w:rPr>
      </w:pPr>
      <w:r w:rsidRPr="000F797F">
        <w:rPr>
          <w:rFonts w:cs="Times New Roman"/>
        </w:rPr>
        <w:t xml:space="preserve">Dantzig, G. (2016). </w:t>
      </w:r>
      <w:r w:rsidRPr="000F797F">
        <w:rPr>
          <w:rFonts w:cs="Times New Roman"/>
          <w:i/>
          <w:iCs/>
        </w:rPr>
        <w:t>Linear Programming and Extensions</w:t>
      </w:r>
      <w:r w:rsidRPr="000F797F">
        <w:rPr>
          <w:rFonts w:cs="Times New Roman"/>
        </w:rPr>
        <w:t>. Princeton University Press.</w:t>
      </w:r>
    </w:p>
    <w:p w14:paraId="2ECFAA25" w14:textId="77777777" w:rsidR="000F797F" w:rsidRPr="000F797F" w:rsidRDefault="000F797F" w:rsidP="000F797F">
      <w:pPr>
        <w:pStyle w:val="Bibliography"/>
        <w:rPr>
          <w:rFonts w:cs="Times New Roman"/>
        </w:rPr>
      </w:pPr>
      <w:r w:rsidRPr="000F797F">
        <w:rPr>
          <w:rFonts w:cs="Times New Roman"/>
        </w:rPr>
        <w:t xml:space="preserve">Ferraro, P.J. (2003). Assigning priority to environmental policy interventions in a heterogeneous world. </w:t>
      </w:r>
      <w:r w:rsidRPr="000F797F">
        <w:rPr>
          <w:rFonts w:cs="Times New Roman"/>
          <w:i/>
          <w:iCs/>
        </w:rPr>
        <w:t>Journal of Policy Analysis and Management</w:t>
      </w:r>
      <w:r w:rsidRPr="000F797F">
        <w:rPr>
          <w:rFonts w:cs="Times New Roman"/>
        </w:rPr>
        <w:t>, 22, 27–43.</w:t>
      </w:r>
    </w:p>
    <w:p w14:paraId="6FBF23AE" w14:textId="77777777" w:rsidR="000F797F" w:rsidRPr="000F797F" w:rsidRDefault="000F797F" w:rsidP="000F797F">
      <w:pPr>
        <w:pStyle w:val="Bibliography"/>
        <w:rPr>
          <w:rFonts w:cs="Times New Roman"/>
        </w:rPr>
      </w:pPr>
      <w:r w:rsidRPr="000F797F">
        <w:rPr>
          <w:rFonts w:cs="Times New Roman"/>
        </w:rPr>
        <w:t xml:space="preserve">Fiske, I.J. &amp; Chandler, R.B. (2011). unmarked : An R Package for Fitting Hierarchical Models of Wildlife Occurrence and Abundance. </w:t>
      </w:r>
      <w:r w:rsidRPr="000F797F">
        <w:rPr>
          <w:rFonts w:cs="Times New Roman"/>
          <w:i/>
          <w:iCs/>
        </w:rPr>
        <w:t>Journal Of Statistical Software</w:t>
      </w:r>
      <w:r w:rsidRPr="000F797F">
        <w:rPr>
          <w:rFonts w:cs="Times New Roman"/>
        </w:rPr>
        <w:t>, 43, 128–129.</w:t>
      </w:r>
    </w:p>
    <w:p w14:paraId="12C8CD0A" w14:textId="77777777" w:rsidR="000F797F" w:rsidRPr="000F797F" w:rsidRDefault="000F797F" w:rsidP="000F797F">
      <w:pPr>
        <w:pStyle w:val="Bibliography"/>
        <w:rPr>
          <w:rFonts w:cs="Times New Roman"/>
        </w:rPr>
      </w:pPr>
      <w:r w:rsidRPr="000F797F">
        <w:rPr>
          <w:rFonts w:cs="Times New Roman"/>
        </w:rPr>
        <w:t xml:space="preserve">Gurobi Optimization Inc. (2017). </w:t>
      </w:r>
      <w:r w:rsidRPr="000F797F">
        <w:rPr>
          <w:rFonts w:cs="Times New Roman"/>
          <w:i/>
          <w:iCs/>
        </w:rPr>
        <w:t>Gurobi Optimizer Reference Manual, Version 7.5.1</w:t>
      </w:r>
      <w:r w:rsidRPr="000F797F">
        <w:rPr>
          <w:rFonts w:cs="Times New Roman"/>
        </w:rPr>
        <w:t>.</w:t>
      </w:r>
    </w:p>
    <w:p w14:paraId="3C6EB1CE" w14:textId="77777777" w:rsidR="000F797F" w:rsidRPr="000F797F" w:rsidRDefault="000F797F" w:rsidP="000F797F">
      <w:pPr>
        <w:pStyle w:val="Bibliography"/>
        <w:rPr>
          <w:rFonts w:cs="Times New Roman"/>
        </w:rPr>
      </w:pPr>
      <w:r w:rsidRPr="000F797F">
        <w:rPr>
          <w:rFonts w:cs="Times New Roman"/>
        </w:rPr>
        <w:t xml:space="preserve">Hanson, J. (2018). </w:t>
      </w:r>
      <w:r w:rsidRPr="000F797F">
        <w:rPr>
          <w:rFonts w:cs="Times New Roman"/>
          <w:i/>
          <w:iCs/>
        </w:rPr>
        <w:t>Conserving evolutionary processes</w:t>
      </w:r>
      <w:r w:rsidRPr="000F797F">
        <w:rPr>
          <w:rFonts w:cs="Times New Roman"/>
        </w:rPr>
        <w:t xml:space="preserve"> (PhD thesis, DOI: https://doi.org/10.14264/uql.2018.552).</w:t>
      </w:r>
    </w:p>
    <w:p w14:paraId="7DA7F603" w14:textId="77777777" w:rsidR="000F797F" w:rsidRPr="000F797F" w:rsidRDefault="000F797F" w:rsidP="000F797F">
      <w:pPr>
        <w:pStyle w:val="Bibliography"/>
        <w:rPr>
          <w:rFonts w:cs="Times New Roman"/>
        </w:rPr>
      </w:pPr>
      <w:r w:rsidRPr="000F797F">
        <w:rPr>
          <w:rFonts w:cs="Times New Roman"/>
        </w:rPr>
        <w:lastRenderedPageBreak/>
        <w:t xml:space="preserve">Hanson, J., Schuster, R., Morrell, N., Strimas-Mackey, M., Watts, M.E., Arcese, P., Bennett, J.R. &amp; Possingham, H.P. (2019). </w:t>
      </w:r>
      <w:r w:rsidRPr="000F797F">
        <w:rPr>
          <w:rFonts w:cs="Times New Roman"/>
          <w:i/>
          <w:iCs/>
        </w:rPr>
        <w:t>prioritizr: Systematic Conservation Prioritization in R, Version 4.0.2</w:t>
      </w:r>
      <w:r w:rsidRPr="000F797F">
        <w:rPr>
          <w:rFonts w:cs="Times New Roman"/>
        </w:rPr>
        <w:t>.</w:t>
      </w:r>
    </w:p>
    <w:p w14:paraId="2F95CA8D" w14:textId="77777777" w:rsidR="000F797F" w:rsidRPr="000F797F" w:rsidRDefault="000F797F" w:rsidP="000F797F">
      <w:pPr>
        <w:pStyle w:val="Bibliography"/>
        <w:rPr>
          <w:rFonts w:cs="Times New Roman"/>
        </w:rPr>
      </w:pPr>
      <w:r w:rsidRPr="000F797F">
        <w:rPr>
          <w:rFonts w:cs="Times New Roman"/>
          <w:lang w:val="de-AT"/>
        </w:rPr>
        <w:t xml:space="preserve">Harter, R., Hornik, K., Theussl, S., Szymanski, C. &amp; Schwendinger, F. (2017). </w:t>
      </w:r>
      <w:r w:rsidRPr="000F797F">
        <w:rPr>
          <w:rFonts w:cs="Times New Roman"/>
          <w:i/>
          <w:iCs/>
        </w:rPr>
        <w:t>Rsymphony: SYMPHONY in R</w:t>
      </w:r>
      <w:r w:rsidRPr="000F797F">
        <w:rPr>
          <w:rFonts w:cs="Times New Roman"/>
        </w:rPr>
        <w:t>.</w:t>
      </w:r>
    </w:p>
    <w:p w14:paraId="208847A2" w14:textId="77777777" w:rsidR="000F797F" w:rsidRPr="000F797F" w:rsidRDefault="000F797F" w:rsidP="000F797F">
      <w:pPr>
        <w:pStyle w:val="Bibliography"/>
        <w:rPr>
          <w:rFonts w:cs="Times New Roman"/>
        </w:rPr>
      </w:pPr>
      <w:r w:rsidRPr="000F797F">
        <w:rPr>
          <w:rFonts w:cs="Times New Roman"/>
        </w:rPr>
        <w:t xml:space="preserve">Hochachka, W.M., Fink, D., Hutchinson, R.A., Sheldon, D., Wong, W.-K. &amp; Kelling, S. (2012). Data-intensive science applied to broad-scale citizen science. </w:t>
      </w:r>
      <w:r w:rsidRPr="000F797F">
        <w:rPr>
          <w:rFonts w:cs="Times New Roman"/>
          <w:i/>
          <w:iCs/>
        </w:rPr>
        <w:t>Trends in ecology &amp; evolution</w:t>
      </w:r>
      <w:r w:rsidRPr="000F797F">
        <w:rPr>
          <w:rFonts w:cs="Times New Roman"/>
        </w:rPr>
        <w:t>, 27, 130–137.</w:t>
      </w:r>
    </w:p>
    <w:p w14:paraId="2730E579" w14:textId="77777777" w:rsidR="000F797F" w:rsidRPr="000F797F" w:rsidRDefault="000F797F" w:rsidP="000F797F">
      <w:pPr>
        <w:pStyle w:val="Bibliography"/>
        <w:rPr>
          <w:rFonts w:cs="Times New Roman"/>
        </w:rPr>
      </w:pPr>
      <w:r w:rsidRPr="000F797F">
        <w:rPr>
          <w:rFonts w:cs="Times New Roman"/>
        </w:rPr>
        <w:t xml:space="preserve">Joppa, L.N. &amp; Pfaff, A. (2009). High and far: biases in the location of protected areas. </w:t>
      </w:r>
      <w:r w:rsidRPr="000F797F">
        <w:rPr>
          <w:rFonts w:cs="Times New Roman"/>
          <w:i/>
          <w:iCs/>
        </w:rPr>
        <w:t>PloS one</w:t>
      </w:r>
      <w:r w:rsidRPr="000F797F">
        <w:rPr>
          <w:rFonts w:cs="Times New Roman"/>
        </w:rPr>
        <w:t>, 4, e8273.</w:t>
      </w:r>
    </w:p>
    <w:p w14:paraId="19E021B6" w14:textId="77777777" w:rsidR="000F797F" w:rsidRPr="000F797F" w:rsidRDefault="000F797F" w:rsidP="000F797F">
      <w:pPr>
        <w:pStyle w:val="Bibliography"/>
        <w:rPr>
          <w:rFonts w:cs="Times New Roman"/>
        </w:rPr>
      </w:pPr>
      <w:r w:rsidRPr="000F797F">
        <w:rPr>
          <w:rFonts w:cs="Times New Roman"/>
        </w:rPr>
        <w:t xml:space="preserve">Lin, C.Y., Liu, J.W.S., Yeh, K.L. &amp; Chu, E.T.H. (2017). Participant Selection Problem: Relative Performance of Five Optimization Solvers. In: </w:t>
      </w:r>
      <w:r w:rsidRPr="000F797F">
        <w:rPr>
          <w:rFonts w:cs="Times New Roman"/>
          <w:i/>
          <w:iCs/>
        </w:rPr>
        <w:t>Proceedings of the 8th International Conference on Computer Modeling and Simulation</w:t>
      </w:r>
      <w:r w:rsidRPr="000F797F">
        <w:rPr>
          <w:rFonts w:cs="Times New Roman"/>
        </w:rPr>
        <w:t>, ICCMS ’17. ACM, New York, NY, USA, pp. 24–31.</w:t>
      </w:r>
    </w:p>
    <w:p w14:paraId="4679F2EC" w14:textId="77777777" w:rsidR="000F797F" w:rsidRPr="000F797F" w:rsidRDefault="000F797F" w:rsidP="000F797F">
      <w:pPr>
        <w:pStyle w:val="Bibliography"/>
        <w:rPr>
          <w:rFonts w:cs="Times New Roman"/>
        </w:rPr>
      </w:pPr>
      <w:r w:rsidRPr="000F797F">
        <w:rPr>
          <w:rFonts w:cs="Times New Roman"/>
        </w:rPr>
        <w:t>Luppold, A., Oehlert, D. &amp; Falk, H. (2018). Evaluating the performance of solvers for integer-linear programming.</w:t>
      </w:r>
    </w:p>
    <w:p w14:paraId="4F691D3A" w14:textId="77777777" w:rsidR="000F797F" w:rsidRPr="000F797F" w:rsidRDefault="000F797F" w:rsidP="000F797F">
      <w:pPr>
        <w:pStyle w:val="Bibliography"/>
        <w:rPr>
          <w:rFonts w:cs="Times New Roman"/>
        </w:rPr>
      </w:pPr>
      <w:r w:rsidRPr="000F797F">
        <w:rPr>
          <w:rFonts w:cs="Times New Roman"/>
        </w:rPr>
        <w:t xml:space="preserve">Mackenzie, D.I., Nichols, J.D., Lachman, G.B., Droege, S.J., Royle, J.A. &amp; Langtimm, C.A. (2002). Estimating site occupancy rates when detection probabilities are less than one. </w:t>
      </w:r>
      <w:r w:rsidRPr="000F797F">
        <w:rPr>
          <w:rFonts w:cs="Times New Roman"/>
          <w:i/>
          <w:iCs/>
        </w:rPr>
        <w:t>Ecology</w:t>
      </w:r>
      <w:r w:rsidRPr="000F797F">
        <w:rPr>
          <w:rFonts w:cs="Times New Roman"/>
        </w:rPr>
        <w:t>, 83, 2248–2255.</w:t>
      </w:r>
    </w:p>
    <w:p w14:paraId="0E931D94" w14:textId="77777777" w:rsidR="000F797F" w:rsidRPr="000F797F" w:rsidRDefault="000F797F" w:rsidP="000F797F">
      <w:pPr>
        <w:pStyle w:val="Bibliography"/>
        <w:rPr>
          <w:rFonts w:cs="Times New Roman"/>
        </w:rPr>
      </w:pPr>
      <w:r w:rsidRPr="000F797F">
        <w:rPr>
          <w:rFonts w:cs="Times New Roman"/>
        </w:rPr>
        <w:t xml:space="preserve">Margules, C.R. &amp; Pressey, R.L. (2000). Systematic conservation planning. </w:t>
      </w:r>
      <w:r w:rsidRPr="000F797F">
        <w:rPr>
          <w:rFonts w:cs="Times New Roman"/>
          <w:i/>
          <w:iCs/>
        </w:rPr>
        <w:t>Nature</w:t>
      </w:r>
      <w:r w:rsidRPr="000F797F">
        <w:rPr>
          <w:rFonts w:cs="Times New Roman"/>
        </w:rPr>
        <w:t>, 405, 243–53.</w:t>
      </w:r>
    </w:p>
    <w:p w14:paraId="3CE272A2" w14:textId="77777777" w:rsidR="000F797F" w:rsidRPr="000F797F" w:rsidRDefault="000F797F" w:rsidP="000F797F">
      <w:pPr>
        <w:pStyle w:val="Bibliography"/>
        <w:rPr>
          <w:rFonts w:cs="Times New Roman"/>
        </w:rPr>
      </w:pPr>
      <w:r w:rsidRPr="000F797F">
        <w:rPr>
          <w:rFonts w:cs="Times New Roman"/>
        </w:rPr>
        <w:t xml:space="preserve">McDonnell, M.D., Possingham, H.P., Ball, I.R. &amp; Cousins, E.A. (2002). Mathematical Methods for Spatially Cohesive Reserve Design. </w:t>
      </w:r>
      <w:r w:rsidRPr="000F797F">
        <w:rPr>
          <w:rFonts w:cs="Times New Roman"/>
          <w:i/>
          <w:iCs/>
        </w:rPr>
        <w:t>Environmental Modeling &amp; Assessment</w:t>
      </w:r>
      <w:r w:rsidRPr="000F797F">
        <w:rPr>
          <w:rFonts w:cs="Times New Roman"/>
        </w:rPr>
        <w:t>, 7, 107–114.</w:t>
      </w:r>
    </w:p>
    <w:p w14:paraId="56548FB6" w14:textId="77777777" w:rsidR="000F797F" w:rsidRPr="000F797F" w:rsidRDefault="000F797F" w:rsidP="000F797F">
      <w:pPr>
        <w:pStyle w:val="Bibliography"/>
        <w:rPr>
          <w:rFonts w:cs="Times New Roman"/>
        </w:rPr>
      </w:pPr>
      <w:r w:rsidRPr="000F797F">
        <w:rPr>
          <w:rFonts w:cs="Times New Roman"/>
        </w:rPr>
        <w:lastRenderedPageBreak/>
        <w:t xml:space="preserve">McIntosh, E.J., Pressey, R.L., Lloyd, S., Smith, R. &amp; Grenyer, R. (2017). The Impact of Systematic Conservation Planning. </w:t>
      </w:r>
      <w:r w:rsidRPr="000F797F">
        <w:rPr>
          <w:rFonts w:cs="Times New Roman"/>
          <w:i/>
          <w:iCs/>
        </w:rPr>
        <w:t>Annual Review of Environment and Resources</w:t>
      </w:r>
      <w:r w:rsidRPr="000F797F">
        <w:rPr>
          <w:rFonts w:cs="Times New Roman"/>
        </w:rPr>
        <w:t>, 42, annurev-environ-102016-060902.</w:t>
      </w:r>
    </w:p>
    <w:p w14:paraId="051A1150" w14:textId="77777777" w:rsidR="000F797F" w:rsidRPr="000F797F" w:rsidRDefault="000F797F" w:rsidP="000F797F">
      <w:pPr>
        <w:pStyle w:val="Bibliography"/>
        <w:rPr>
          <w:rFonts w:cs="Times New Roman"/>
        </w:rPr>
      </w:pPr>
      <w:r w:rsidRPr="000F797F">
        <w:rPr>
          <w:rFonts w:cs="Times New Roman"/>
        </w:rPr>
        <w:t xml:space="preserve">Meidinger, D. &amp; Pojar, J. (1991). </w:t>
      </w:r>
      <w:r w:rsidRPr="000F797F">
        <w:rPr>
          <w:rFonts w:cs="Times New Roman"/>
          <w:i/>
          <w:iCs/>
        </w:rPr>
        <w:t>Ecosystems of British Columbia</w:t>
      </w:r>
      <w:r w:rsidRPr="000F797F">
        <w:rPr>
          <w:rFonts w:cs="Times New Roman"/>
        </w:rPr>
        <w:t>. British Columbia Ministry of Forests, Victoria, BC.</w:t>
      </w:r>
    </w:p>
    <w:p w14:paraId="5416D585" w14:textId="77777777" w:rsidR="000F797F" w:rsidRPr="000F797F" w:rsidRDefault="000F797F" w:rsidP="000F797F">
      <w:pPr>
        <w:pStyle w:val="Bibliography"/>
        <w:rPr>
          <w:rFonts w:cs="Times New Roman"/>
        </w:rPr>
      </w:pPr>
      <w:r w:rsidRPr="000F797F">
        <w:rPr>
          <w:rFonts w:cs="Times New Roman"/>
        </w:rPr>
        <w:t xml:space="preserve">Naidoo, R., Balmford, A., Ferraro, P.J., Polasky, S., Ricketts, T.H. &amp; Rouget, M. (2006). Integrating economic costs into conservation planning. </w:t>
      </w:r>
      <w:r w:rsidRPr="000F797F">
        <w:rPr>
          <w:rFonts w:cs="Times New Roman"/>
          <w:i/>
          <w:iCs/>
        </w:rPr>
        <w:t>Trends in ecology &amp; evolution</w:t>
      </w:r>
      <w:r w:rsidRPr="000F797F">
        <w:rPr>
          <w:rFonts w:cs="Times New Roman"/>
        </w:rPr>
        <w:t>, 21, 681–7.</w:t>
      </w:r>
    </w:p>
    <w:p w14:paraId="0B0A36A5" w14:textId="77777777" w:rsidR="000F797F" w:rsidRPr="000F797F" w:rsidRDefault="000F797F" w:rsidP="000F797F">
      <w:pPr>
        <w:pStyle w:val="Bibliography"/>
        <w:rPr>
          <w:rFonts w:cs="Times New Roman"/>
        </w:rPr>
      </w:pPr>
      <w:r w:rsidRPr="000F797F">
        <w:rPr>
          <w:rFonts w:cs="Times New Roman"/>
        </w:rPr>
        <w:t xml:space="preserve">Polasky, S., Camm, J.D. &amp; Garber-Yonts, B. (2001). Selecting Biological Reserves Cost-Effectively: An Application to Terrestrial Vertebrate Conservation in Oregon. </w:t>
      </w:r>
      <w:r w:rsidRPr="000F797F">
        <w:rPr>
          <w:rFonts w:cs="Times New Roman"/>
          <w:i/>
          <w:iCs/>
        </w:rPr>
        <w:t>Land Economics</w:t>
      </w:r>
      <w:r w:rsidRPr="000F797F">
        <w:rPr>
          <w:rFonts w:cs="Times New Roman"/>
        </w:rPr>
        <w:t>, 77, 68–78.</w:t>
      </w:r>
    </w:p>
    <w:p w14:paraId="21DF1DED" w14:textId="77777777" w:rsidR="000F797F" w:rsidRPr="000F797F" w:rsidRDefault="000F797F" w:rsidP="000F797F">
      <w:pPr>
        <w:pStyle w:val="Bibliography"/>
        <w:rPr>
          <w:rFonts w:cs="Times New Roman"/>
        </w:rPr>
      </w:pPr>
      <w:r w:rsidRPr="000F797F">
        <w:rPr>
          <w:rFonts w:cs="Times New Roman"/>
        </w:rPr>
        <w:t xml:space="preserve">Pressey, R., Humphries, C., Margules, C., Vane-Wright, R. &amp; Williams, P. (1993). Beyond opportunism: key principles for systematic reserve selection. </w:t>
      </w:r>
      <w:r w:rsidRPr="000F797F">
        <w:rPr>
          <w:rFonts w:cs="Times New Roman"/>
          <w:i/>
          <w:iCs/>
        </w:rPr>
        <w:t>Trends in ecology &amp; evolution</w:t>
      </w:r>
      <w:r w:rsidRPr="000F797F">
        <w:rPr>
          <w:rFonts w:cs="Times New Roman"/>
        </w:rPr>
        <w:t>, 8, 124–128.</w:t>
      </w:r>
    </w:p>
    <w:p w14:paraId="078BD99A" w14:textId="77777777" w:rsidR="000F797F" w:rsidRPr="000F797F" w:rsidRDefault="000F797F" w:rsidP="000F797F">
      <w:pPr>
        <w:pStyle w:val="Bibliography"/>
        <w:rPr>
          <w:rFonts w:cs="Times New Roman"/>
        </w:rPr>
      </w:pPr>
      <w:r w:rsidRPr="000F797F">
        <w:rPr>
          <w:rFonts w:cs="Times New Roman"/>
        </w:rPr>
        <w:t xml:space="preserve">Pressey, R.L. &amp; Bottrill, M.C. (2008). Opportunism, Threats, and the Evolution of Systematic Conservation Planning. </w:t>
      </w:r>
      <w:r w:rsidRPr="000F797F">
        <w:rPr>
          <w:rFonts w:cs="Times New Roman"/>
          <w:i/>
          <w:iCs/>
        </w:rPr>
        <w:t>Conservation Biology</w:t>
      </w:r>
      <w:r w:rsidRPr="000F797F">
        <w:rPr>
          <w:rFonts w:cs="Times New Roman"/>
        </w:rPr>
        <w:t>, 22, 1340–1345.</w:t>
      </w:r>
    </w:p>
    <w:p w14:paraId="1B27ADE2" w14:textId="77777777" w:rsidR="000F797F" w:rsidRPr="000F797F" w:rsidRDefault="000F797F" w:rsidP="000F797F">
      <w:pPr>
        <w:pStyle w:val="Bibliography"/>
        <w:rPr>
          <w:rFonts w:cs="Times New Roman"/>
        </w:rPr>
      </w:pPr>
      <w:r w:rsidRPr="000F797F">
        <w:rPr>
          <w:rFonts w:cs="Times New Roman"/>
        </w:rPr>
        <w:t xml:space="preserve">Ralphs, T., Mahajan, A., Vigerske, mgalati13, LouHafer, jpfasano, Bulut, A. &amp; anhhz. (2019). </w:t>
      </w:r>
      <w:r w:rsidRPr="000F797F">
        <w:rPr>
          <w:rFonts w:cs="Times New Roman"/>
          <w:i/>
          <w:iCs/>
        </w:rPr>
        <w:t>coin-or/SYMPHONY: Version 5.6.17</w:t>
      </w:r>
      <w:r w:rsidRPr="000F797F">
        <w:rPr>
          <w:rFonts w:cs="Times New Roman"/>
        </w:rPr>
        <w:t>. Zenodo.</w:t>
      </w:r>
    </w:p>
    <w:p w14:paraId="5C466EC6" w14:textId="77777777" w:rsidR="000F797F" w:rsidRPr="000F797F" w:rsidRDefault="000F797F" w:rsidP="000F797F">
      <w:pPr>
        <w:pStyle w:val="Bibliography"/>
        <w:rPr>
          <w:rFonts w:cs="Times New Roman"/>
        </w:rPr>
      </w:pPr>
      <w:r w:rsidRPr="000F797F">
        <w:rPr>
          <w:rFonts w:cs="Times New Roman"/>
        </w:rPr>
        <w:t>Rodewald, A., Strimas-Mackey, M., Schuster, R. &amp; Arcese, P. (in revision). Avoiding ‘uninformed opportunism’ by understanding the value of biodiversity feature and cost data in conservation prioritization.</w:t>
      </w:r>
    </w:p>
    <w:p w14:paraId="15147A33" w14:textId="77777777" w:rsidR="000F797F" w:rsidRPr="000F797F" w:rsidRDefault="000F797F" w:rsidP="000F797F">
      <w:pPr>
        <w:pStyle w:val="Bibliography"/>
        <w:rPr>
          <w:rFonts w:cs="Times New Roman"/>
        </w:rPr>
      </w:pPr>
      <w:r w:rsidRPr="000F797F">
        <w:rPr>
          <w:rFonts w:cs="Times New Roman"/>
        </w:rPr>
        <w:t xml:space="preserve">Rodrigues, A.S.L. &amp; Gaston, K.J. (2002). Optimisation in reserve selection procedures—why not? </w:t>
      </w:r>
      <w:r w:rsidRPr="000F797F">
        <w:rPr>
          <w:rFonts w:cs="Times New Roman"/>
          <w:i/>
          <w:iCs/>
        </w:rPr>
        <w:t>Biological Conservation</w:t>
      </w:r>
      <w:r w:rsidRPr="000F797F">
        <w:rPr>
          <w:rFonts w:cs="Times New Roman"/>
        </w:rPr>
        <w:t>, 107, 123–129.</w:t>
      </w:r>
    </w:p>
    <w:p w14:paraId="4DA0A8F4" w14:textId="77777777" w:rsidR="000F797F" w:rsidRPr="000F797F" w:rsidRDefault="000F797F" w:rsidP="000F797F">
      <w:pPr>
        <w:pStyle w:val="Bibliography"/>
        <w:rPr>
          <w:rFonts w:cs="Times New Roman"/>
        </w:rPr>
      </w:pPr>
      <w:r w:rsidRPr="000F797F">
        <w:rPr>
          <w:rFonts w:cs="Times New Roman"/>
        </w:rPr>
        <w:lastRenderedPageBreak/>
        <w:t xml:space="preserve">Runge, C.A., Tulloch, A.I.T., Possingham, H.P., Tulloch, V.J.D. &amp; Fuller, R.A. (2016). Incorporating dynamic distributions into spatial prioritization. </w:t>
      </w:r>
      <w:r w:rsidRPr="000F797F">
        <w:rPr>
          <w:rFonts w:cs="Times New Roman"/>
          <w:i/>
          <w:iCs/>
        </w:rPr>
        <w:t>Diversity and Distributions</w:t>
      </w:r>
      <w:r w:rsidRPr="000F797F">
        <w:rPr>
          <w:rFonts w:cs="Times New Roman"/>
        </w:rPr>
        <w:t>, 22, 332–343.</w:t>
      </w:r>
    </w:p>
    <w:p w14:paraId="277E7BD9" w14:textId="77777777" w:rsidR="000F797F" w:rsidRPr="000F797F" w:rsidRDefault="000F797F" w:rsidP="000F797F">
      <w:pPr>
        <w:pStyle w:val="Bibliography"/>
        <w:rPr>
          <w:rFonts w:cs="Times New Roman"/>
          <w:lang w:val="de-AT"/>
        </w:rPr>
      </w:pPr>
      <w:r w:rsidRPr="000F797F">
        <w:rPr>
          <w:rFonts w:cs="Times New Roman"/>
        </w:rPr>
        <w:t xml:space="preserve">Schuster, R., Martin, T.G. &amp; Arcese, P. (2014). Bird Community Conservation and Carbon Offsets in Western North America. </w:t>
      </w:r>
      <w:r w:rsidRPr="000F797F">
        <w:rPr>
          <w:rFonts w:cs="Times New Roman"/>
          <w:i/>
          <w:iCs/>
          <w:lang w:val="de-AT"/>
        </w:rPr>
        <w:t>Plos One</w:t>
      </w:r>
      <w:r w:rsidRPr="000F797F">
        <w:rPr>
          <w:rFonts w:cs="Times New Roman"/>
          <w:lang w:val="de-AT"/>
        </w:rPr>
        <w:t>.</w:t>
      </w:r>
    </w:p>
    <w:p w14:paraId="3A61FA31" w14:textId="77777777" w:rsidR="000F797F" w:rsidRPr="000F797F" w:rsidRDefault="000F797F" w:rsidP="000F797F">
      <w:pPr>
        <w:pStyle w:val="Bibliography"/>
        <w:rPr>
          <w:rFonts w:cs="Times New Roman"/>
        </w:rPr>
      </w:pPr>
      <w:r w:rsidRPr="000F797F">
        <w:rPr>
          <w:rFonts w:cs="Times New Roman"/>
          <w:lang w:val="de-AT"/>
        </w:rPr>
        <w:t xml:space="preserve">Schuster, R., Wilson, S., Rodewald, A.D., Arcese, P., Fink, D., Auer, T. &amp; Bennett, J.R. (2019). </w:t>
      </w:r>
      <w:r w:rsidRPr="000F797F">
        <w:rPr>
          <w:rFonts w:cs="Times New Roman"/>
        </w:rPr>
        <w:t xml:space="preserve">Optimizing the conservation of migratory species over their full annual cycle. </w:t>
      </w:r>
      <w:r w:rsidRPr="000F797F">
        <w:rPr>
          <w:rFonts w:cs="Times New Roman"/>
          <w:i/>
          <w:iCs/>
        </w:rPr>
        <w:t>Nature Communications</w:t>
      </w:r>
      <w:r w:rsidRPr="000F797F">
        <w:rPr>
          <w:rFonts w:cs="Times New Roman"/>
        </w:rPr>
        <w:t>, 10, 1754.</w:t>
      </w:r>
    </w:p>
    <w:p w14:paraId="5BC7F2C8" w14:textId="77777777" w:rsidR="000F797F" w:rsidRPr="000F797F" w:rsidRDefault="000F797F" w:rsidP="000F797F">
      <w:pPr>
        <w:pStyle w:val="Bibliography"/>
        <w:rPr>
          <w:rFonts w:cs="Times New Roman"/>
        </w:rPr>
      </w:pPr>
      <w:r w:rsidRPr="000F797F">
        <w:rPr>
          <w:rFonts w:cs="Times New Roman"/>
        </w:rPr>
        <w:t xml:space="preserve">Schwartz, M.W., Cook, C.N., Pressey, R.L., Pullin, A.S., Runge, M.C., Salafsky, N., Sutherland, W.J. &amp; Williamson, M.A. (2018). Decision Support Frameworks and Tools for Conservation. </w:t>
      </w:r>
      <w:r w:rsidRPr="000F797F">
        <w:rPr>
          <w:rFonts w:cs="Times New Roman"/>
          <w:i/>
          <w:iCs/>
        </w:rPr>
        <w:t>Conservation Letters</w:t>
      </w:r>
      <w:r w:rsidRPr="000F797F">
        <w:rPr>
          <w:rFonts w:cs="Times New Roman"/>
        </w:rPr>
        <w:t>, 11, e12385.</w:t>
      </w:r>
    </w:p>
    <w:p w14:paraId="20B9B95A" w14:textId="77777777" w:rsidR="000F797F" w:rsidRPr="000F797F" w:rsidRDefault="000F797F" w:rsidP="000F797F">
      <w:pPr>
        <w:pStyle w:val="Bibliography"/>
        <w:rPr>
          <w:rFonts w:cs="Times New Roman"/>
        </w:rPr>
      </w:pPr>
      <w:r w:rsidRPr="000F797F">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sidRPr="000F797F">
        <w:rPr>
          <w:rFonts w:cs="Times New Roman"/>
          <w:i/>
          <w:iCs/>
        </w:rPr>
        <w:t>Biological Conservation</w:t>
      </w:r>
      <w:r w:rsidRPr="000F797F">
        <w:rPr>
          <w:rFonts w:cs="Times New Roman"/>
        </w:rPr>
        <w:t>, 169, 31–40.</w:t>
      </w:r>
    </w:p>
    <w:p w14:paraId="10086B3E" w14:textId="77777777" w:rsidR="000F797F" w:rsidRPr="000F797F" w:rsidRDefault="000F797F" w:rsidP="000F797F">
      <w:pPr>
        <w:pStyle w:val="Bibliography"/>
        <w:rPr>
          <w:rFonts w:cs="Times New Roman"/>
        </w:rPr>
      </w:pPr>
      <w:r w:rsidRPr="000F797F">
        <w:rPr>
          <w:rFonts w:cs="Times New Roman"/>
        </w:rPr>
        <w:t xml:space="preserve">Underhill, L.G. (1994). Optimal and suboptimal reserve selection algorithms. </w:t>
      </w:r>
      <w:r w:rsidRPr="000F797F">
        <w:rPr>
          <w:rFonts w:cs="Times New Roman"/>
          <w:i/>
          <w:iCs/>
        </w:rPr>
        <w:t>Biological Conservation</w:t>
      </w:r>
      <w:r w:rsidRPr="000F797F">
        <w:rPr>
          <w:rFonts w:cs="Times New Roman"/>
        </w:rPr>
        <w:t>, 70, 85–87.</w:t>
      </w:r>
    </w:p>
    <w:p w14:paraId="2E06F02F" w14:textId="77777777" w:rsidR="000F797F" w:rsidRPr="000F797F" w:rsidRDefault="000F797F" w:rsidP="000F797F">
      <w:pPr>
        <w:pStyle w:val="Bibliography"/>
        <w:rPr>
          <w:rFonts w:cs="Times New Roman"/>
        </w:rPr>
      </w:pPr>
      <w:r w:rsidRPr="000F797F">
        <w:rPr>
          <w:rFonts w:cs="Times New Roman"/>
        </w:rPr>
        <w:t xml:space="preserve">Venter, O., Fuller, R.A., Segan, D.B., Carwardine, J., Brooks, T., Butchart, S.H.M., Marco, M.D., Iwamura, T., Joseph, L., O’Grady, D., Possingham, H.P., Rondinini, C., Smith, R.J., Venter, M. &amp; Watson, J.E.M. (2014). Targeting Global Protected Area Expansion for Imperiled Biodiversity. </w:t>
      </w:r>
      <w:r w:rsidRPr="000F797F">
        <w:rPr>
          <w:rFonts w:cs="Times New Roman"/>
          <w:i/>
          <w:iCs/>
        </w:rPr>
        <w:t>PLOS Biology</w:t>
      </w:r>
      <w:r w:rsidRPr="000F797F">
        <w:rPr>
          <w:rFonts w:cs="Times New Roman"/>
        </w:rPr>
        <w:t>, 12, e1001891.</w:t>
      </w:r>
    </w:p>
    <w:p w14:paraId="4386A299" w14:textId="33CAF5E2" w:rsidR="00AD7987" w:rsidRDefault="00AD7987">
      <w:pPr>
        <w:spacing w:after="0" w:line="480" w:lineRule="auto"/>
        <w:rPr>
          <w:rFonts w:cs="Times New Roman"/>
          <w:b/>
          <w:lang w:val="en-CA"/>
        </w:rPr>
      </w:pPr>
      <w:r>
        <w:rPr>
          <w:rFonts w:cs="Times New Roman"/>
          <w:b/>
          <w:lang w:val="en-CA"/>
        </w:rPr>
        <w:fldChar w:fldCharType="end"/>
      </w:r>
      <w:bookmarkEnd w:id="27"/>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The total number of scenarios tested for both Gurobi and SYMPHONY are 135</w:t>
      </w:r>
      <w:r w:rsidR="0092728D">
        <w:rPr>
          <w:rFonts w:cs="Times New Roman"/>
          <w:lang w:val="en-CA"/>
        </w:rPr>
        <w:t>. For Marxan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r>
              <w:rPr>
                <w:rFonts w:eastAsia="Times New Roman" w:cs="Times New Roman"/>
                <w:b/>
                <w:szCs w:val="24"/>
                <w:lang w:val="en-CA" w:eastAsia="en-CA"/>
              </w:rPr>
              <w:t>Paremeter</w:t>
            </w:r>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 xml:space="preserve">arxan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The lines represent costs compared to the Gurobi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 xml:space="preserve">the green line represent how much more expensive, again in million $, the SA/Marxan solution is compared to the ILP solutions. </w:t>
      </w:r>
      <w:r w:rsidR="00D7550F">
        <w:rPr>
          <w:rFonts w:cs="Times New Roman"/>
          <w:lang w:val="en-CA"/>
        </w:rPr>
        <w:t xml:space="preserve">b) Time to solution comparisons between solvers. </w:t>
      </w:r>
      <w:r w:rsidR="00840CD7">
        <w:rPr>
          <w:rFonts w:cs="Times New Roman"/>
          <w:lang w:val="en-CA"/>
        </w:rPr>
        <w:t xml:space="preserve">Marxan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r w:rsidR="00FF73F9">
        <w:rPr>
          <w:rFonts w:cs="Times New Roman"/>
          <w:lang w:val="en-CA"/>
        </w:rPr>
        <w:t>gurobi (red) and Rsymphony (blue) yielded optimal solutions</w:t>
      </w:r>
    </w:p>
    <w:p w14:paraId="1C6F2B65" w14:textId="77777777" w:rsidR="00193BB2" w:rsidRDefault="00FF73F9" w:rsidP="00193BB2">
      <w:pPr>
        <w:spacing w:after="0" w:line="480" w:lineRule="auto"/>
        <w:rPr>
          <w:rFonts w:cs="Times New Roman"/>
          <w:lang w:val="en-CA"/>
        </w:rPr>
      </w:pPr>
      <w:r>
        <w:rPr>
          <w:rFonts w:cs="Times New Roman"/>
          <w:lang w:val="en-CA"/>
        </w:rPr>
        <w:t xml:space="preserve">for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77777777"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w:t>
      </w:r>
      <w:r w:rsidR="00C63B2B">
        <w:rPr>
          <w:rFonts w:cs="Times New Roman"/>
          <w:lang w:val="en-CA"/>
        </w:rPr>
        <w:t>time comparisons</w:t>
      </w:r>
      <w:r w:rsidR="00C63B2B">
        <w:rPr>
          <w:rFonts w:cs="Times New Roman"/>
          <w:lang w:val="en-CA"/>
        </w:rPr>
        <w:t xml:space="preserve"> using a boundary penalty to achieve spatially compact solutions</w:t>
      </w:r>
      <w:r w:rsidR="00C63B2B">
        <w:rPr>
          <w:rFonts w:cs="Times New Roman"/>
          <w:lang w:val="en-CA"/>
        </w:rPr>
        <w:t xml:space="preserve">. a) </w:t>
      </w:r>
      <w:r w:rsidR="00F709AA">
        <w:rPr>
          <w:rFonts w:cs="Times New Roman"/>
          <w:lang w:val="en-CA"/>
        </w:rPr>
        <w:t xml:space="preserve">Objective function value comparison between solvers used and over a range of boundary penalty </w:t>
      </w:r>
      <w:r w:rsidR="00260D3A">
        <w:rPr>
          <w:rFonts w:cs="Times New Roman"/>
          <w:lang w:val="en-CA"/>
        </w:rPr>
        <w:t xml:space="preserve">or boundary length modifier </w:t>
      </w:r>
      <w:r w:rsidR="00F709AA">
        <w:rPr>
          <w:rFonts w:cs="Times New Roman"/>
          <w:lang w:val="en-CA"/>
        </w:rPr>
        <w:t>values (BLM)</w:t>
      </w:r>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Note that in a) gurobi (red) and Rsymphony (blue) yielded optimal solutions for all target values and so their lines are plotted exactly on top of each other.</w:t>
      </w:r>
    </w:p>
    <w:p w14:paraId="658824F8" w14:textId="0F66FDB1" w:rsidR="00E87C66" w:rsidRDefault="000516F9" w:rsidP="00D34048">
      <w:pPr>
        <w:spacing w:after="0" w:line="480" w:lineRule="auto"/>
        <w:jc w:val="center"/>
        <w:rPr>
          <w:rFonts w:cs="Times New Roman"/>
          <w:b/>
          <w:lang w:val="en-CA"/>
        </w:rPr>
      </w:pPr>
      <w:r>
        <w:rPr>
          <w:rFonts w:cs="Times New Roman"/>
          <w:b/>
          <w:noProof/>
          <w:lang w:val="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18"/>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55F051" w14:textId="77777777" w:rsidR="008E4554" w:rsidRDefault="008E4554">
      <w:pPr>
        <w:spacing w:after="0" w:line="240" w:lineRule="auto"/>
      </w:pPr>
      <w:r>
        <w:separator/>
      </w:r>
    </w:p>
  </w:endnote>
  <w:endnote w:type="continuationSeparator" w:id="0">
    <w:p w14:paraId="0BE74378" w14:textId="77777777" w:rsidR="008E4554" w:rsidRDefault="008E45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1"/>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3BF69B" w14:textId="77777777" w:rsidR="008E4554" w:rsidRDefault="008E4554">
      <w:pPr>
        <w:spacing w:after="0" w:line="240" w:lineRule="auto"/>
      </w:pPr>
      <w:r>
        <w:separator/>
      </w:r>
    </w:p>
  </w:footnote>
  <w:footnote w:type="continuationSeparator" w:id="0">
    <w:p w14:paraId="57F686FE" w14:textId="77777777" w:rsidR="008E4554" w:rsidRDefault="008E45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6622"/>
    <w:rsid w:val="00041740"/>
    <w:rsid w:val="000449D7"/>
    <w:rsid w:val="000471B5"/>
    <w:rsid w:val="000516F9"/>
    <w:rsid w:val="000605B5"/>
    <w:rsid w:val="00061C41"/>
    <w:rsid w:val="000638AF"/>
    <w:rsid w:val="0007123A"/>
    <w:rsid w:val="00077CC5"/>
    <w:rsid w:val="00085676"/>
    <w:rsid w:val="00096EE2"/>
    <w:rsid w:val="000B2978"/>
    <w:rsid w:val="000C3391"/>
    <w:rsid w:val="000E4FCA"/>
    <w:rsid w:val="000E61B4"/>
    <w:rsid w:val="000E7A60"/>
    <w:rsid w:val="000F10F0"/>
    <w:rsid w:val="000F1B1D"/>
    <w:rsid w:val="000F3291"/>
    <w:rsid w:val="000F5875"/>
    <w:rsid w:val="000F7600"/>
    <w:rsid w:val="000F797F"/>
    <w:rsid w:val="00101B10"/>
    <w:rsid w:val="00102BBF"/>
    <w:rsid w:val="0010370C"/>
    <w:rsid w:val="00110512"/>
    <w:rsid w:val="001111E9"/>
    <w:rsid w:val="001225A5"/>
    <w:rsid w:val="00122D3C"/>
    <w:rsid w:val="00130497"/>
    <w:rsid w:val="001315B3"/>
    <w:rsid w:val="00132C97"/>
    <w:rsid w:val="00133F0E"/>
    <w:rsid w:val="0013533A"/>
    <w:rsid w:val="00140BFF"/>
    <w:rsid w:val="00143716"/>
    <w:rsid w:val="00145289"/>
    <w:rsid w:val="0014559C"/>
    <w:rsid w:val="00147569"/>
    <w:rsid w:val="001501A9"/>
    <w:rsid w:val="001512B6"/>
    <w:rsid w:val="00154707"/>
    <w:rsid w:val="00173E14"/>
    <w:rsid w:val="00174479"/>
    <w:rsid w:val="00174807"/>
    <w:rsid w:val="00193BB2"/>
    <w:rsid w:val="001966A7"/>
    <w:rsid w:val="001B129F"/>
    <w:rsid w:val="001B64F8"/>
    <w:rsid w:val="001B7DF5"/>
    <w:rsid w:val="001C2F5B"/>
    <w:rsid w:val="001E4EF9"/>
    <w:rsid w:val="001F088F"/>
    <w:rsid w:val="001F0CFE"/>
    <w:rsid w:val="0020171C"/>
    <w:rsid w:val="0020384E"/>
    <w:rsid w:val="00205B5E"/>
    <w:rsid w:val="00210322"/>
    <w:rsid w:val="0021322A"/>
    <w:rsid w:val="00220ABB"/>
    <w:rsid w:val="00224607"/>
    <w:rsid w:val="00233156"/>
    <w:rsid w:val="00234A4B"/>
    <w:rsid w:val="002372B0"/>
    <w:rsid w:val="0024023F"/>
    <w:rsid w:val="00242B57"/>
    <w:rsid w:val="00243331"/>
    <w:rsid w:val="00250222"/>
    <w:rsid w:val="00253B76"/>
    <w:rsid w:val="00254C4C"/>
    <w:rsid w:val="00257F8A"/>
    <w:rsid w:val="00260D3A"/>
    <w:rsid w:val="002639E3"/>
    <w:rsid w:val="00270F5E"/>
    <w:rsid w:val="00271D0B"/>
    <w:rsid w:val="00275EC8"/>
    <w:rsid w:val="00291593"/>
    <w:rsid w:val="00293F5A"/>
    <w:rsid w:val="002A3303"/>
    <w:rsid w:val="002C7502"/>
    <w:rsid w:val="002D0EEE"/>
    <w:rsid w:val="002E47A9"/>
    <w:rsid w:val="002E5573"/>
    <w:rsid w:val="002F33F0"/>
    <w:rsid w:val="00303D4F"/>
    <w:rsid w:val="00305307"/>
    <w:rsid w:val="00327013"/>
    <w:rsid w:val="00330F1D"/>
    <w:rsid w:val="00335468"/>
    <w:rsid w:val="003373E4"/>
    <w:rsid w:val="00340AB6"/>
    <w:rsid w:val="0034473C"/>
    <w:rsid w:val="00350C00"/>
    <w:rsid w:val="003534E8"/>
    <w:rsid w:val="0036533B"/>
    <w:rsid w:val="00380218"/>
    <w:rsid w:val="00384DCA"/>
    <w:rsid w:val="00386EB6"/>
    <w:rsid w:val="00393171"/>
    <w:rsid w:val="00395CA0"/>
    <w:rsid w:val="00396E07"/>
    <w:rsid w:val="003A64C3"/>
    <w:rsid w:val="003B09AD"/>
    <w:rsid w:val="003B1976"/>
    <w:rsid w:val="003B30B2"/>
    <w:rsid w:val="003C31EF"/>
    <w:rsid w:val="003C6E4B"/>
    <w:rsid w:val="003E19F5"/>
    <w:rsid w:val="003E5967"/>
    <w:rsid w:val="003E677E"/>
    <w:rsid w:val="003F4F5A"/>
    <w:rsid w:val="003F7639"/>
    <w:rsid w:val="00400E83"/>
    <w:rsid w:val="004014E3"/>
    <w:rsid w:val="0041029F"/>
    <w:rsid w:val="00415153"/>
    <w:rsid w:val="00422048"/>
    <w:rsid w:val="004238FD"/>
    <w:rsid w:val="00426C89"/>
    <w:rsid w:val="00431741"/>
    <w:rsid w:val="00441810"/>
    <w:rsid w:val="00457A4F"/>
    <w:rsid w:val="00464E32"/>
    <w:rsid w:val="00470208"/>
    <w:rsid w:val="00471229"/>
    <w:rsid w:val="00471F32"/>
    <w:rsid w:val="00474D20"/>
    <w:rsid w:val="00480F4B"/>
    <w:rsid w:val="00487F6A"/>
    <w:rsid w:val="00495EDB"/>
    <w:rsid w:val="00497F03"/>
    <w:rsid w:val="004B0847"/>
    <w:rsid w:val="004B4D03"/>
    <w:rsid w:val="004C13C5"/>
    <w:rsid w:val="004D0BA3"/>
    <w:rsid w:val="004D236D"/>
    <w:rsid w:val="004D3C37"/>
    <w:rsid w:val="004D7D5F"/>
    <w:rsid w:val="004E08AE"/>
    <w:rsid w:val="004E1AD9"/>
    <w:rsid w:val="004E63A5"/>
    <w:rsid w:val="00517C3A"/>
    <w:rsid w:val="0052619A"/>
    <w:rsid w:val="0053468D"/>
    <w:rsid w:val="00540E75"/>
    <w:rsid w:val="005424B9"/>
    <w:rsid w:val="00544E6E"/>
    <w:rsid w:val="00545AE8"/>
    <w:rsid w:val="00546A00"/>
    <w:rsid w:val="00553CCA"/>
    <w:rsid w:val="00556BCF"/>
    <w:rsid w:val="0056020B"/>
    <w:rsid w:val="0056142A"/>
    <w:rsid w:val="005621A1"/>
    <w:rsid w:val="00563E80"/>
    <w:rsid w:val="00565530"/>
    <w:rsid w:val="00572B7C"/>
    <w:rsid w:val="00574772"/>
    <w:rsid w:val="00581800"/>
    <w:rsid w:val="00582693"/>
    <w:rsid w:val="00582D25"/>
    <w:rsid w:val="00584315"/>
    <w:rsid w:val="005851B3"/>
    <w:rsid w:val="005867F6"/>
    <w:rsid w:val="00591A97"/>
    <w:rsid w:val="00596AB7"/>
    <w:rsid w:val="005A1B9C"/>
    <w:rsid w:val="005A2BE7"/>
    <w:rsid w:val="005A69B4"/>
    <w:rsid w:val="005C46DF"/>
    <w:rsid w:val="005C5799"/>
    <w:rsid w:val="005D0D6F"/>
    <w:rsid w:val="005D2B78"/>
    <w:rsid w:val="005D4DA4"/>
    <w:rsid w:val="005D79EC"/>
    <w:rsid w:val="005F316F"/>
    <w:rsid w:val="005F7629"/>
    <w:rsid w:val="0060353B"/>
    <w:rsid w:val="006035EF"/>
    <w:rsid w:val="00606A0B"/>
    <w:rsid w:val="006070FF"/>
    <w:rsid w:val="00610022"/>
    <w:rsid w:val="006111AE"/>
    <w:rsid w:val="0061779F"/>
    <w:rsid w:val="00627E8F"/>
    <w:rsid w:val="00631025"/>
    <w:rsid w:val="006356FE"/>
    <w:rsid w:val="00637F9E"/>
    <w:rsid w:val="00640FB8"/>
    <w:rsid w:val="0065223B"/>
    <w:rsid w:val="006611AD"/>
    <w:rsid w:val="00661238"/>
    <w:rsid w:val="00662CB7"/>
    <w:rsid w:val="00663367"/>
    <w:rsid w:val="00664B00"/>
    <w:rsid w:val="00665E42"/>
    <w:rsid w:val="00673156"/>
    <w:rsid w:val="00680E9B"/>
    <w:rsid w:val="00683182"/>
    <w:rsid w:val="00683B44"/>
    <w:rsid w:val="00694E89"/>
    <w:rsid w:val="006A353E"/>
    <w:rsid w:val="006A4F44"/>
    <w:rsid w:val="006B20D1"/>
    <w:rsid w:val="006C4B67"/>
    <w:rsid w:val="006C559B"/>
    <w:rsid w:val="006D1204"/>
    <w:rsid w:val="006D5602"/>
    <w:rsid w:val="006F3725"/>
    <w:rsid w:val="00701CA4"/>
    <w:rsid w:val="007036D9"/>
    <w:rsid w:val="00705E85"/>
    <w:rsid w:val="007220F5"/>
    <w:rsid w:val="007246C0"/>
    <w:rsid w:val="00726D8A"/>
    <w:rsid w:val="0073451B"/>
    <w:rsid w:val="00744D35"/>
    <w:rsid w:val="007471B2"/>
    <w:rsid w:val="00750CFE"/>
    <w:rsid w:val="00751250"/>
    <w:rsid w:val="00751E57"/>
    <w:rsid w:val="00753805"/>
    <w:rsid w:val="007609B2"/>
    <w:rsid w:val="00762FE3"/>
    <w:rsid w:val="0077195E"/>
    <w:rsid w:val="007721CD"/>
    <w:rsid w:val="00773ED4"/>
    <w:rsid w:val="00787DD7"/>
    <w:rsid w:val="00797644"/>
    <w:rsid w:val="007A3717"/>
    <w:rsid w:val="007A393F"/>
    <w:rsid w:val="007B30F1"/>
    <w:rsid w:val="007C03BB"/>
    <w:rsid w:val="007C112F"/>
    <w:rsid w:val="007C73E0"/>
    <w:rsid w:val="007D41C6"/>
    <w:rsid w:val="007D4871"/>
    <w:rsid w:val="007D4D26"/>
    <w:rsid w:val="007E1B02"/>
    <w:rsid w:val="007E2422"/>
    <w:rsid w:val="007E4202"/>
    <w:rsid w:val="007F5AC8"/>
    <w:rsid w:val="00802673"/>
    <w:rsid w:val="0080653E"/>
    <w:rsid w:val="008126D2"/>
    <w:rsid w:val="008176F4"/>
    <w:rsid w:val="008178E6"/>
    <w:rsid w:val="008241F9"/>
    <w:rsid w:val="00826463"/>
    <w:rsid w:val="00840CD7"/>
    <w:rsid w:val="0085240D"/>
    <w:rsid w:val="008554D3"/>
    <w:rsid w:val="00857D51"/>
    <w:rsid w:val="00861760"/>
    <w:rsid w:val="00862562"/>
    <w:rsid w:val="00862637"/>
    <w:rsid w:val="008642FD"/>
    <w:rsid w:val="008666BA"/>
    <w:rsid w:val="00876D12"/>
    <w:rsid w:val="00883232"/>
    <w:rsid w:val="00884627"/>
    <w:rsid w:val="0089225C"/>
    <w:rsid w:val="00892812"/>
    <w:rsid w:val="008A343E"/>
    <w:rsid w:val="008A4B83"/>
    <w:rsid w:val="008A6067"/>
    <w:rsid w:val="008B693B"/>
    <w:rsid w:val="008C5D4D"/>
    <w:rsid w:val="008C69C4"/>
    <w:rsid w:val="008D2B44"/>
    <w:rsid w:val="008D5CA2"/>
    <w:rsid w:val="008D6E3A"/>
    <w:rsid w:val="008E4554"/>
    <w:rsid w:val="008E6557"/>
    <w:rsid w:val="008E746B"/>
    <w:rsid w:val="008F7AC4"/>
    <w:rsid w:val="0090152C"/>
    <w:rsid w:val="0090404E"/>
    <w:rsid w:val="00910148"/>
    <w:rsid w:val="0091073B"/>
    <w:rsid w:val="00911EA4"/>
    <w:rsid w:val="00913A2B"/>
    <w:rsid w:val="00915BA4"/>
    <w:rsid w:val="0092728D"/>
    <w:rsid w:val="00931967"/>
    <w:rsid w:val="009324A1"/>
    <w:rsid w:val="009374CE"/>
    <w:rsid w:val="0095292F"/>
    <w:rsid w:val="00957028"/>
    <w:rsid w:val="0096390A"/>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23BA"/>
    <w:rsid w:val="00A07089"/>
    <w:rsid w:val="00A105CA"/>
    <w:rsid w:val="00A228AD"/>
    <w:rsid w:val="00A303DC"/>
    <w:rsid w:val="00A369CD"/>
    <w:rsid w:val="00A4221D"/>
    <w:rsid w:val="00A47BB2"/>
    <w:rsid w:val="00A47DBE"/>
    <w:rsid w:val="00A64045"/>
    <w:rsid w:val="00A64EFD"/>
    <w:rsid w:val="00A7328A"/>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B011CE"/>
    <w:rsid w:val="00B033D0"/>
    <w:rsid w:val="00B231E3"/>
    <w:rsid w:val="00B37CB6"/>
    <w:rsid w:val="00B46843"/>
    <w:rsid w:val="00B6245A"/>
    <w:rsid w:val="00B65D14"/>
    <w:rsid w:val="00B71928"/>
    <w:rsid w:val="00B750A9"/>
    <w:rsid w:val="00B8603A"/>
    <w:rsid w:val="00B94ED1"/>
    <w:rsid w:val="00BA362E"/>
    <w:rsid w:val="00BB75DF"/>
    <w:rsid w:val="00BC6613"/>
    <w:rsid w:val="00BE00C5"/>
    <w:rsid w:val="00BE271C"/>
    <w:rsid w:val="00BE65EA"/>
    <w:rsid w:val="00BF0AF0"/>
    <w:rsid w:val="00BF29B9"/>
    <w:rsid w:val="00BF6346"/>
    <w:rsid w:val="00BF75FE"/>
    <w:rsid w:val="00C020D6"/>
    <w:rsid w:val="00C13F21"/>
    <w:rsid w:val="00C25268"/>
    <w:rsid w:val="00C27CEC"/>
    <w:rsid w:val="00C4000A"/>
    <w:rsid w:val="00C5321A"/>
    <w:rsid w:val="00C63B2B"/>
    <w:rsid w:val="00C63EAB"/>
    <w:rsid w:val="00C80D58"/>
    <w:rsid w:val="00C84440"/>
    <w:rsid w:val="00C94128"/>
    <w:rsid w:val="00C9460A"/>
    <w:rsid w:val="00CA04EF"/>
    <w:rsid w:val="00CA114C"/>
    <w:rsid w:val="00CA44BE"/>
    <w:rsid w:val="00CA7003"/>
    <w:rsid w:val="00CB2600"/>
    <w:rsid w:val="00CC3519"/>
    <w:rsid w:val="00CC476D"/>
    <w:rsid w:val="00CD0F4A"/>
    <w:rsid w:val="00CD55EA"/>
    <w:rsid w:val="00CE0FCB"/>
    <w:rsid w:val="00CE3949"/>
    <w:rsid w:val="00CF0525"/>
    <w:rsid w:val="00CF1D9D"/>
    <w:rsid w:val="00D07213"/>
    <w:rsid w:val="00D10D87"/>
    <w:rsid w:val="00D11E62"/>
    <w:rsid w:val="00D147E2"/>
    <w:rsid w:val="00D15C49"/>
    <w:rsid w:val="00D34048"/>
    <w:rsid w:val="00D350F7"/>
    <w:rsid w:val="00D4175C"/>
    <w:rsid w:val="00D571D8"/>
    <w:rsid w:val="00D57929"/>
    <w:rsid w:val="00D5799D"/>
    <w:rsid w:val="00D63CE5"/>
    <w:rsid w:val="00D6440F"/>
    <w:rsid w:val="00D7380F"/>
    <w:rsid w:val="00D744E5"/>
    <w:rsid w:val="00D749EF"/>
    <w:rsid w:val="00D7550F"/>
    <w:rsid w:val="00D75B1B"/>
    <w:rsid w:val="00D770AF"/>
    <w:rsid w:val="00D8571D"/>
    <w:rsid w:val="00D870A1"/>
    <w:rsid w:val="00D97C44"/>
    <w:rsid w:val="00DA19DB"/>
    <w:rsid w:val="00DA484B"/>
    <w:rsid w:val="00DB2D3C"/>
    <w:rsid w:val="00DB3FA4"/>
    <w:rsid w:val="00DC23B3"/>
    <w:rsid w:val="00DC28ED"/>
    <w:rsid w:val="00DC69AF"/>
    <w:rsid w:val="00DD1BEC"/>
    <w:rsid w:val="00DD2C01"/>
    <w:rsid w:val="00DD442E"/>
    <w:rsid w:val="00DD70F7"/>
    <w:rsid w:val="00DE0C6C"/>
    <w:rsid w:val="00DE3725"/>
    <w:rsid w:val="00DE4D34"/>
    <w:rsid w:val="00DF122B"/>
    <w:rsid w:val="00E00B95"/>
    <w:rsid w:val="00E135FF"/>
    <w:rsid w:val="00E13E1A"/>
    <w:rsid w:val="00E17AA8"/>
    <w:rsid w:val="00E205BA"/>
    <w:rsid w:val="00E2182D"/>
    <w:rsid w:val="00E264F8"/>
    <w:rsid w:val="00E348E9"/>
    <w:rsid w:val="00E34D23"/>
    <w:rsid w:val="00E377D9"/>
    <w:rsid w:val="00E400C4"/>
    <w:rsid w:val="00E5103D"/>
    <w:rsid w:val="00E51938"/>
    <w:rsid w:val="00E548E4"/>
    <w:rsid w:val="00E6464C"/>
    <w:rsid w:val="00E678F4"/>
    <w:rsid w:val="00E72982"/>
    <w:rsid w:val="00E72F12"/>
    <w:rsid w:val="00E77B0A"/>
    <w:rsid w:val="00E80DEF"/>
    <w:rsid w:val="00E81092"/>
    <w:rsid w:val="00E82B4C"/>
    <w:rsid w:val="00E87C66"/>
    <w:rsid w:val="00E922CD"/>
    <w:rsid w:val="00E93913"/>
    <w:rsid w:val="00E971B5"/>
    <w:rsid w:val="00EA1742"/>
    <w:rsid w:val="00EA6609"/>
    <w:rsid w:val="00EB2C1F"/>
    <w:rsid w:val="00EB71CA"/>
    <w:rsid w:val="00ED2AAB"/>
    <w:rsid w:val="00ED62FF"/>
    <w:rsid w:val="00ED7199"/>
    <w:rsid w:val="00EE4262"/>
    <w:rsid w:val="00EE4511"/>
    <w:rsid w:val="00EE55F3"/>
    <w:rsid w:val="00EE7A5A"/>
    <w:rsid w:val="00EF042C"/>
    <w:rsid w:val="00EF0AC9"/>
    <w:rsid w:val="00EF5DA8"/>
    <w:rsid w:val="00F239C4"/>
    <w:rsid w:val="00F3536B"/>
    <w:rsid w:val="00F4143F"/>
    <w:rsid w:val="00F62B7C"/>
    <w:rsid w:val="00F709AA"/>
    <w:rsid w:val="00F73D7C"/>
    <w:rsid w:val="00F80A81"/>
    <w:rsid w:val="00F84D11"/>
    <w:rsid w:val="00F916C5"/>
    <w:rsid w:val="00F9277B"/>
    <w:rsid w:val="00F92AB4"/>
    <w:rsid w:val="00F97006"/>
    <w:rsid w:val="00FA2170"/>
    <w:rsid w:val="00FA59B3"/>
    <w:rsid w:val="00FB60D3"/>
    <w:rsid w:val="00FF4271"/>
    <w:rsid w:val="00FF73F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styleId="UnresolvedMention">
    <w:name w:val="Unresolved Mention"/>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hyperlink" Target="https://depts.washington.edu/wagis/projects/parcels/"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bird.org/ebird/data/download"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sephBennett@cunet.carleton.ca" TargetMode="External"/><Relationship Id="rId5" Type="http://schemas.openxmlformats.org/officeDocument/2006/relationships/webSettings" Target="webSettings.xml"/><Relationship Id="rId15" Type="http://schemas.openxmlformats.org/officeDocument/2006/relationships/hyperlink" Target="https://osf.io/my8pc/?view_only=eaf7a8aff8314dd789f1873053fae27a" TargetMode="External"/><Relationship Id="rId10" Type="http://schemas.openxmlformats.org/officeDocument/2006/relationships/hyperlink" Target="mailto:mes335@cornell.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effrey.hanson@uqconnect.edu.au" TargetMode="External"/><Relationship Id="rId14" Type="http://schemas.openxmlformats.org/officeDocument/2006/relationships/hyperlink" Target="https://osf.io/my8pc/?view_only=eaf7a8aff8314dd789f1873053fae27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1DFB83-99DD-46E5-A869-85FF4D82D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1</TotalTime>
  <Pages>19</Pages>
  <Words>13931</Words>
  <Characters>79412</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9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170</cp:revision>
  <cp:lastPrinted>2018-11-07T17:00:00Z</cp:lastPrinted>
  <dcterms:created xsi:type="dcterms:W3CDTF">2019-05-30T17:41:00Z</dcterms:created>
  <dcterms:modified xsi:type="dcterms:W3CDTF">2019-06-14T18:27: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DS4TRZ7h"/&gt;&lt;style id="http://www.zotero.org/styles/conservation-letters" hasBibliography="1" bibliographyStyleHasBeenSet="1"/&gt;&lt;prefs&gt;&lt;pref name="fieldType" value="Field"/&gt;&lt;/prefs&gt;&lt;/data&gt;</vt:lpwstr>
  </property>
</Properties>
</file>